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Cuadrculadetablaclara"/>
        <w:tblW w:w="9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2"/>
        <w:gridCol w:w="4244"/>
      </w:tblGrid>
      <w:tr w:rsidR="00681A67" w:rsidRPr="00681A67" w:rsidTr="00681A67">
        <w:trPr>
          <w:trHeight w:val="657"/>
        </w:trPr>
        <w:tc>
          <w:tcPr>
            <w:tcW w:w="4848" w:type="dxa"/>
          </w:tcPr>
          <w:p w:rsidR="00681A67" w:rsidRDefault="000149BC" w:rsidP="00AB4C60">
            <w:pPr>
              <w:pStyle w:val="Paragraphe"/>
            </w:pPr>
            <w:r w:rsidRPr="000149BC">
              <w:rPr>
                <w:noProof/>
                <w:lang w:eastAsia="en-GB"/>
              </w:rPr>
              <w:drawing>
                <wp:inline distT="0" distB="0" distL="0" distR="0">
                  <wp:extent cx="2868285" cy="1752460"/>
                  <wp:effectExtent l="0" t="0" r="0" b="0"/>
                  <wp:docPr id="7" name="Imagen 7" descr="G:\Dropbox\MOSAIC\WP7 Dissemination and Explotation\Dissemination\MOSAIC LOG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ropbox\MOSAIC\WP7 Dissemination and Explotation\Dissemination\MOSAIC LOGO_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1834" cy="1754629"/>
                          </a:xfrm>
                          <a:prstGeom prst="rect">
                            <a:avLst/>
                          </a:prstGeom>
                          <a:noFill/>
                          <a:ln>
                            <a:noFill/>
                          </a:ln>
                        </pic:spPr>
                      </pic:pic>
                    </a:graphicData>
                  </a:graphic>
                </wp:inline>
              </w:drawing>
            </w:r>
          </w:p>
        </w:tc>
        <w:tc>
          <w:tcPr>
            <w:tcW w:w="4848" w:type="dxa"/>
          </w:tcPr>
          <w:p w:rsidR="00681A67" w:rsidRDefault="00681A67" w:rsidP="00AB4C60">
            <w:pPr>
              <w:pStyle w:val="Paragraphe"/>
              <w:rPr>
                <w:color w:val="A6A6A6" w:themeColor="background1" w:themeShade="A6"/>
                <w:lang w:val="es-ES"/>
              </w:rPr>
            </w:pPr>
            <w:r w:rsidRPr="009A1CD7">
              <w:rPr>
                <w:noProof/>
                <w:lang w:eastAsia="en-GB"/>
              </w:rPr>
              <w:drawing>
                <wp:anchor distT="0" distB="0" distL="114300" distR="114300" simplePos="0" relativeHeight="251659264" behindDoc="0" locked="0" layoutInCell="1" allowOverlap="1" wp14:anchorId="52984B54" wp14:editId="378EA444">
                  <wp:simplePos x="0" y="0"/>
                  <wp:positionH relativeFrom="column">
                    <wp:posOffset>267335</wp:posOffset>
                  </wp:positionH>
                  <wp:positionV relativeFrom="paragraph">
                    <wp:posOffset>97155</wp:posOffset>
                  </wp:positionV>
                  <wp:extent cx="2238375" cy="701675"/>
                  <wp:effectExtent l="0" t="0" r="9525" b="3175"/>
                  <wp:wrapSquare wrapText="bothSides"/>
                  <wp:docPr id="1" name="Imagen 1" descr="X:\_LST Corporativo\Logos\LST_Logo\LST_logo_Small_Tra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_LST Corporativo\Logos\LST_Logo\LST_logo_Small_Trans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375" cy="701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81A67" w:rsidRDefault="00681A67" w:rsidP="00AB4C60">
            <w:pPr>
              <w:pStyle w:val="Paragraphe"/>
              <w:rPr>
                <w:lang w:val="es-ES"/>
              </w:rPr>
            </w:pPr>
          </w:p>
          <w:p w:rsidR="00681A67" w:rsidRDefault="00681A67" w:rsidP="00AB4C60">
            <w:pPr>
              <w:pStyle w:val="Paragraphe"/>
              <w:rPr>
                <w:lang w:val="es-ES"/>
              </w:rPr>
            </w:pPr>
          </w:p>
          <w:p w:rsidR="00681A67" w:rsidRDefault="00681A67" w:rsidP="00AB4C60">
            <w:pPr>
              <w:pStyle w:val="Paragraphe"/>
              <w:rPr>
                <w:lang w:val="es-ES"/>
              </w:rPr>
            </w:pPr>
          </w:p>
          <w:p w:rsidR="00681A67" w:rsidRDefault="00681A67" w:rsidP="00AB4C60">
            <w:pPr>
              <w:pStyle w:val="Paragraphe"/>
              <w:rPr>
                <w:lang w:val="es-ES"/>
              </w:rPr>
            </w:pPr>
            <w:r w:rsidRPr="00E31334">
              <w:rPr>
                <w:lang w:val="es-ES"/>
              </w:rPr>
              <w:t xml:space="preserve">Universidad </w:t>
            </w:r>
            <w:proofErr w:type="spellStart"/>
            <w:r w:rsidRPr="00E31334">
              <w:rPr>
                <w:lang w:val="es-ES"/>
              </w:rPr>
              <w:t>Politecnica</w:t>
            </w:r>
            <w:proofErr w:type="spellEnd"/>
            <w:r w:rsidRPr="00E31334">
              <w:rPr>
                <w:lang w:val="es-ES"/>
              </w:rPr>
              <w:t xml:space="preserve"> de Madrid</w:t>
            </w:r>
          </w:p>
          <w:p w:rsidR="00681A67" w:rsidRPr="00E31334" w:rsidRDefault="00681A67" w:rsidP="00AB4C60">
            <w:pPr>
              <w:pStyle w:val="Paragraphe"/>
              <w:rPr>
                <w:lang w:val="es-ES"/>
              </w:rPr>
            </w:pPr>
            <w:r w:rsidRPr="00E31334">
              <w:rPr>
                <w:lang w:val="es-ES"/>
              </w:rPr>
              <w:t xml:space="preserve">Avd. Complutense n30 </w:t>
            </w:r>
          </w:p>
          <w:p w:rsidR="00681A67" w:rsidRDefault="00681A67" w:rsidP="00AB4C60">
            <w:pPr>
              <w:pStyle w:val="Paragraphe"/>
              <w:rPr>
                <w:lang w:val="es-ES"/>
              </w:rPr>
            </w:pPr>
            <w:r w:rsidRPr="00E31334">
              <w:rPr>
                <w:lang w:val="es-ES"/>
              </w:rPr>
              <w:t xml:space="preserve">28040 Madrid, </w:t>
            </w:r>
            <w:proofErr w:type="spellStart"/>
            <w:r w:rsidRPr="00E31334">
              <w:rPr>
                <w:lang w:val="es-ES"/>
              </w:rPr>
              <w:t>Spain</w:t>
            </w:r>
            <w:proofErr w:type="spellEnd"/>
          </w:p>
          <w:p w:rsidR="00681A67" w:rsidRPr="00E31334" w:rsidRDefault="00681A67" w:rsidP="00AB4C60">
            <w:pPr>
              <w:pStyle w:val="Paragraphe"/>
              <w:rPr>
                <w:lang w:val="es-ES"/>
              </w:rPr>
            </w:pPr>
            <w:r w:rsidRPr="00E31334">
              <w:rPr>
                <w:lang w:val="es-ES"/>
              </w:rPr>
              <w:t>www.lst.tfo.upm.es</w:t>
            </w:r>
          </w:p>
          <w:p w:rsidR="00681A67" w:rsidRPr="00681A67" w:rsidRDefault="00681A67" w:rsidP="00AB4C60">
            <w:pPr>
              <w:pStyle w:val="Paragraphe"/>
              <w:rPr>
                <w:lang w:val="es-ES"/>
              </w:rPr>
            </w:pPr>
          </w:p>
        </w:tc>
      </w:tr>
    </w:tbl>
    <w:p w:rsidR="001A0957" w:rsidRPr="002F2D83" w:rsidRDefault="00184903" w:rsidP="00AB4C60">
      <w:pPr>
        <w:pStyle w:val="Paragraphe"/>
      </w:pPr>
      <w:r w:rsidRPr="00184903">
        <w:t xml:space="preserve">User </w:t>
      </w:r>
      <w:r w:rsidR="000149BC">
        <w:t xml:space="preserve">Needs </w:t>
      </w:r>
      <w:r w:rsidRPr="00184903">
        <w:t xml:space="preserve">for incorporating diabetes </w:t>
      </w:r>
      <w:proofErr w:type="spellStart"/>
      <w:r w:rsidRPr="00184903">
        <w:t>modeling</w:t>
      </w:r>
      <w:proofErr w:type="spellEnd"/>
      <w:r w:rsidRPr="00184903">
        <w:t xml:space="preserve"> techniques in disease management tools</w:t>
      </w:r>
      <w:r>
        <w:t xml:space="preserve">, using the </w:t>
      </w:r>
      <w:r w:rsidR="00CD2CFE" w:rsidRPr="002F2D83">
        <w:t>Analytic Hierarchy Process (AHP)</w:t>
      </w:r>
    </w:p>
    <w:p w:rsidR="004328C4" w:rsidRPr="002F2D83" w:rsidRDefault="00F11678" w:rsidP="00AB4C60">
      <w:pPr>
        <w:pStyle w:val="Paragraphe"/>
        <w:rPr>
          <w:rStyle w:val="AbsatzNormal"/>
        </w:rPr>
      </w:pPr>
      <w:r w:rsidRPr="002F2D83">
        <w:t>First of all, thank you for</w:t>
      </w:r>
      <w:r w:rsidR="00067CFD" w:rsidRPr="002F2D83">
        <w:t xml:space="preserve"> your time and for</w:t>
      </w:r>
      <w:r w:rsidRPr="002F2D83">
        <w:t xml:space="preserve"> taking part of this study</w:t>
      </w:r>
      <w:r w:rsidR="00067CFD" w:rsidRPr="002F2D83">
        <w:t xml:space="preserve"> aimed at</w:t>
      </w:r>
      <w:r w:rsidRPr="002F2D83">
        <w:t xml:space="preserve"> </w:t>
      </w:r>
      <w:r w:rsidR="00067CFD" w:rsidRPr="002F2D83">
        <w:t>evaluating</w:t>
      </w:r>
      <w:r w:rsidRPr="002F2D83">
        <w:t xml:space="preserve"> </w:t>
      </w:r>
      <w:r w:rsidR="00067CFD" w:rsidRPr="002F2D83">
        <w:t xml:space="preserve">the key aspects of </w:t>
      </w:r>
      <w:r w:rsidR="00184903">
        <w:t xml:space="preserve">which are </w:t>
      </w:r>
      <w:r w:rsidR="00067CFD" w:rsidRPr="002F2D83">
        <w:t xml:space="preserve">the </w:t>
      </w:r>
      <w:r w:rsidR="00184903">
        <w:t xml:space="preserve">most important factors to take into account when developing tools </w:t>
      </w:r>
      <w:r w:rsidR="00067CFD" w:rsidRPr="002F2D83">
        <w:t xml:space="preserve">for </w:t>
      </w:r>
      <w:r w:rsidR="003E749A">
        <w:t xml:space="preserve">assisting </w:t>
      </w:r>
      <w:r w:rsidR="005D2282">
        <w:t>Medical Doctors (MD)</w:t>
      </w:r>
      <w:r w:rsidR="003E749A">
        <w:t xml:space="preserve"> during visits with T2DM patients</w:t>
      </w:r>
      <w:r w:rsidR="00067CFD" w:rsidRPr="002F2D83">
        <w:t>.</w:t>
      </w:r>
      <w:r w:rsidRPr="002F2D83">
        <w:t xml:space="preserve"> </w:t>
      </w:r>
    </w:p>
    <w:p w:rsidR="001A0957" w:rsidRPr="002F2D83" w:rsidRDefault="001A0957" w:rsidP="000A662F">
      <w:pPr>
        <w:pStyle w:val="Ttulo2"/>
        <w:numPr>
          <w:ilvl w:val="0"/>
          <w:numId w:val="4"/>
        </w:numPr>
      </w:pPr>
      <w:r w:rsidRPr="002F2D83">
        <w:t>Introduction</w:t>
      </w:r>
    </w:p>
    <w:p w:rsidR="00184903" w:rsidRPr="00184903" w:rsidRDefault="00184903" w:rsidP="00AB4C60">
      <w:pPr>
        <w:pStyle w:val="Paragraphe"/>
      </w:pPr>
      <w:r w:rsidRPr="00184903">
        <w:t>Type 2 Diabetes Mellitus (T2DM) is the most common form of diabetes. It accounts for at least 90% of all cases of diabetes. The World Health Organization (WHO) estimates that by 2030 there will be about 550 million people suffering this disease</w:t>
      </w:r>
      <w:r w:rsidR="000A662F" w:rsidRPr="002F2D83">
        <w:t>.</w:t>
      </w:r>
      <w:r>
        <w:t xml:space="preserve"> </w:t>
      </w:r>
      <w:r w:rsidRPr="00184903">
        <w:t xml:space="preserve">This disease can remain undetected for many years because </w:t>
      </w:r>
      <w:proofErr w:type="spellStart"/>
      <w:r w:rsidRPr="00184903">
        <w:t>hyperglycemia</w:t>
      </w:r>
      <w:proofErr w:type="spellEnd"/>
      <w:r w:rsidRPr="00184903">
        <w:t xml:space="preserve"> (consequence of the insulin defects) develops gradually and at earlier stages is not severe enough for the patient to notice any of the classic symptoms of diabetes. </w:t>
      </w:r>
    </w:p>
    <w:p w:rsidR="00184903" w:rsidRDefault="00184903" w:rsidP="00AB4C60">
      <w:pPr>
        <w:pStyle w:val="Paragraphe"/>
      </w:pPr>
      <w:r w:rsidRPr="00184903">
        <w:t>Despite the large number of models being developed and the increased interest and acknowledgement in the clinical field, only a very small minority ends up being used in the clinical practice.</w:t>
      </w:r>
      <w:r>
        <w:t xml:space="preserve"> </w:t>
      </w:r>
    </w:p>
    <w:p w:rsidR="00184903" w:rsidRPr="00184903" w:rsidRDefault="00184903" w:rsidP="00AB4C60">
      <w:pPr>
        <w:pStyle w:val="Paragraphe"/>
      </w:pPr>
      <w:r w:rsidRPr="00184903">
        <w:t>One of the most important challenges of the MOSAIC project is to combine the research activities related to the discovery of new risk factors, methods and models for diabetes onset, progression and evolution, with the development of software tools, components and modules that would incorporate such innovations and make them usable by different end-users in a variety of settings and purposes. In other words, the challenge consists in let innovations achieving impact in the current clinical practice.</w:t>
      </w:r>
    </w:p>
    <w:p w:rsidR="006C110A" w:rsidRPr="002F2D83" w:rsidRDefault="00184903" w:rsidP="00AB4C60">
      <w:pPr>
        <w:pStyle w:val="Paragraphe"/>
      </w:pPr>
      <w:r w:rsidRPr="00184903">
        <w:t>For this study, we have identified outcomes and then created an initial hierarchy of needs that can be used by developers and human computer interaction experts in the system design.</w:t>
      </w:r>
    </w:p>
    <w:p w:rsidR="00137925" w:rsidRPr="002F2D83" w:rsidRDefault="0017396E" w:rsidP="000A662F">
      <w:pPr>
        <w:pStyle w:val="Ttulo2"/>
        <w:numPr>
          <w:ilvl w:val="0"/>
          <w:numId w:val="4"/>
        </w:numPr>
      </w:pPr>
      <w:r w:rsidRPr="002F2D83">
        <w:lastRenderedPageBreak/>
        <w:t>Consent form</w:t>
      </w:r>
    </w:p>
    <w:p w:rsidR="00137925" w:rsidRPr="002F2D83" w:rsidRDefault="0017396E" w:rsidP="00AB4C60">
      <w:pPr>
        <w:pStyle w:val="Paragraphe"/>
      </w:pPr>
      <w:r w:rsidRPr="002F2D83">
        <w:t xml:space="preserve">You have been </w:t>
      </w:r>
      <w:r w:rsidR="00137925" w:rsidRPr="002F2D83">
        <w:t xml:space="preserve">selected to be part of this </w:t>
      </w:r>
      <w:r w:rsidRPr="002F2D83">
        <w:t>study</w:t>
      </w:r>
      <w:r w:rsidR="00137925" w:rsidRPr="002F2D83">
        <w:t xml:space="preserve"> </w:t>
      </w:r>
      <w:r w:rsidRPr="002F2D83">
        <w:t>as expert in the field. The data collected will be associated to your profile</w:t>
      </w:r>
      <w:r w:rsidR="00681A67" w:rsidRPr="002F2D83">
        <w:t xml:space="preserve"> and background</w:t>
      </w:r>
      <w:r w:rsidRPr="002F2D83">
        <w:t xml:space="preserve"> in order to </w:t>
      </w:r>
      <w:proofErr w:type="spellStart"/>
      <w:r w:rsidRPr="002F2D83">
        <w:t>analyze</w:t>
      </w:r>
      <w:proofErr w:type="spellEnd"/>
      <w:r w:rsidRPr="002F2D83">
        <w:t xml:space="preserve"> your opinion as expert</w:t>
      </w:r>
      <w:r w:rsidR="00681A67" w:rsidRPr="002F2D83">
        <w:t xml:space="preserve"> but your name or any other personal detail will not be disclosed at any time. </w:t>
      </w:r>
      <w:r w:rsidRPr="002F2D83">
        <w:t xml:space="preserve">Your opinion </w:t>
      </w:r>
      <w:r w:rsidR="00137925" w:rsidRPr="002F2D83">
        <w:t xml:space="preserve">will only be used for research purposes. </w:t>
      </w:r>
      <w:r w:rsidR="00191B53">
        <w:t>By taking part of this study and su</w:t>
      </w:r>
      <w:r w:rsidR="000149BC">
        <w:t>b</w:t>
      </w:r>
      <w:r w:rsidR="00191B53">
        <w:t>mitting your response you will agree with these conditions.</w:t>
      </w:r>
    </w:p>
    <w:p w:rsidR="000A662F" w:rsidRPr="002F2D83" w:rsidRDefault="00F11678" w:rsidP="000A662F">
      <w:pPr>
        <w:pStyle w:val="Ttulo2"/>
        <w:numPr>
          <w:ilvl w:val="0"/>
          <w:numId w:val="4"/>
        </w:numPr>
      </w:pPr>
      <w:r w:rsidRPr="002F2D83">
        <w:t>Objective</w:t>
      </w:r>
    </w:p>
    <w:p w:rsidR="00F11678" w:rsidRPr="002F2D83" w:rsidRDefault="000149BC" w:rsidP="00AB4C60">
      <w:pPr>
        <w:pStyle w:val="Paragraphe"/>
      </w:pPr>
      <w:r>
        <w:t>The main objective is t</w:t>
      </w:r>
      <w:r w:rsidR="000A662F" w:rsidRPr="002F2D83">
        <w:t>o understand</w:t>
      </w:r>
      <w:r>
        <w:t>, through your help,</w:t>
      </w:r>
      <w:r w:rsidR="000A662F" w:rsidRPr="002F2D83">
        <w:t xml:space="preserve"> which are the real needs and challenges</w:t>
      </w:r>
      <w:r w:rsidR="00F11678" w:rsidRPr="002F2D83">
        <w:t xml:space="preserve"> in the development and deployment of </w:t>
      </w:r>
      <w:r w:rsidR="002B6D7B" w:rsidRPr="002F2D83">
        <w:t xml:space="preserve">novel </w:t>
      </w:r>
      <w:r w:rsidR="00F11678" w:rsidRPr="002F2D83">
        <w:t>technological</w:t>
      </w:r>
      <w:r w:rsidR="002B6D7B" w:rsidRPr="002F2D83">
        <w:t xml:space="preserve"> solutions</w:t>
      </w:r>
      <w:r w:rsidR="00F11678" w:rsidRPr="002F2D83">
        <w:t xml:space="preserve"> for</w:t>
      </w:r>
      <w:r w:rsidR="003E749A">
        <w:t xml:space="preserve"> assisting </w:t>
      </w:r>
      <w:r w:rsidR="005D2282">
        <w:t>MD</w:t>
      </w:r>
      <w:r w:rsidR="003E749A">
        <w:t xml:space="preserve"> during individual visits with T2DM patients</w:t>
      </w:r>
      <w:r w:rsidR="009A1CD7" w:rsidRPr="002F2D83">
        <w:t>.</w:t>
      </w:r>
      <w:r w:rsidR="00681A67" w:rsidRPr="002F2D83">
        <w:t xml:space="preserve"> </w:t>
      </w:r>
      <w:r w:rsidR="00184903">
        <w:t xml:space="preserve">For </w:t>
      </w:r>
      <w:r w:rsidR="00191B53">
        <w:t>ea</w:t>
      </w:r>
      <w:r w:rsidR="00FF30E2" w:rsidRPr="002F2D83">
        <w:t>ch pairwise comparison you should always follow this criteria:</w:t>
      </w:r>
    </w:p>
    <w:p w:rsidR="00FF30E2" w:rsidRPr="002F2D83" w:rsidRDefault="00FF30E2" w:rsidP="00AB4C60">
      <w:pPr>
        <w:pStyle w:val="Paragraphe"/>
      </w:pPr>
      <w:r w:rsidRPr="002F2D83">
        <w:t xml:space="preserve">“In a </w:t>
      </w:r>
      <w:r w:rsidR="002872D3" w:rsidRPr="002F2D83">
        <w:t xml:space="preserve">technological solution </w:t>
      </w:r>
      <w:r w:rsidR="00111B0A">
        <w:t xml:space="preserve">that support you in </w:t>
      </w:r>
      <w:r w:rsidR="004C4632">
        <w:t xml:space="preserve">understanding the </w:t>
      </w:r>
      <w:r w:rsidR="003E749A">
        <w:t>clinical evolution</w:t>
      </w:r>
      <w:r w:rsidR="004C4632">
        <w:t xml:space="preserve"> of your patient</w:t>
      </w:r>
      <w:r w:rsidR="002872D3" w:rsidRPr="002F2D83">
        <w:t>,</w:t>
      </w:r>
      <w:r w:rsidRPr="002F2D83">
        <w:t xml:space="preserve"> and from your point of view and according to your experience, which is the most important element and how much important it is</w:t>
      </w:r>
      <w:r w:rsidR="000149BC">
        <w:t>,</w:t>
      </w:r>
      <w:r w:rsidRPr="002F2D83">
        <w:t xml:space="preserve"> </w:t>
      </w:r>
      <w:r w:rsidR="000149BC">
        <w:t xml:space="preserve">with respect to the other one </w:t>
      </w:r>
      <w:r w:rsidRPr="002F2D83">
        <w:t>(from 1, equally important to 9 much more important)</w:t>
      </w:r>
      <w:r w:rsidR="000149BC">
        <w:t>?</w:t>
      </w:r>
      <w:r w:rsidRPr="002F2D83">
        <w:t>”</w:t>
      </w:r>
    </w:p>
    <w:p w:rsidR="000A662F" w:rsidRPr="002F2D83" w:rsidRDefault="000A662F" w:rsidP="000A662F">
      <w:pPr>
        <w:pStyle w:val="Ttulo2"/>
        <w:numPr>
          <w:ilvl w:val="0"/>
          <w:numId w:val="4"/>
        </w:numPr>
      </w:pPr>
      <w:r w:rsidRPr="002F2D83">
        <w:t>The Analytic Hierarchy Process (AHP)</w:t>
      </w:r>
    </w:p>
    <w:p w:rsidR="00356E1A" w:rsidRPr="002F2D83" w:rsidRDefault="000A662F" w:rsidP="00AB4C60">
      <w:pPr>
        <w:pStyle w:val="Paragraphe"/>
      </w:pPr>
      <w:r w:rsidRPr="002F2D83">
        <w:t xml:space="preserve">The analytic hierarchy process (AHP) is a structured technique for organizing and </w:t>
      </w:r>
      <w:r w:rsidR="0092511E" w:rsidRPr="002F2D83">
        <w:t>analysing</w:t>
      </w:r>
      <w:r w:rsidRPr="002F2D83">
        <w:t xml:space="preserve"> complex decisions</w:t>
      </w:r>
      <w:r w:rsidR="004328C4" w:rsidRPr="002F2D83">
        <w:t xml:space="preserve"> or systems</w:t>
      </w:r>
      <w:r w:rsidRPr="002F2D83">
        <w:t xml:space="preserve">. It was developed by Thomas L. </w:t>
      </w:r>
      <w:proofErr w:type="spellStart"/>
      <w:r w:rsidRPr="002F2D83">
        <w:t>Saaty</w:t>
      </w:r>
      <w:proofErr w:type="spellEnd"/>
      <w:r w:rsidRPr="002F2D83">
        <w:t xml:space="preserve"> in the 1970s and has been extensively studied and refined since then</w:t>
      </w:r>
      <w:r w:rsidR="000135EC" w:rsidRPr="002F2D83">
        <w:t xml:space="preserve"> and applied in </w:t>
      </w:r>
      <w:r w:rsidRPr="002F2D83">
        <w:t xml:space="preserve">a wide variety of decision situations, in fields such as government, business, industry, healthcare, and education. Rather than prescribing a "correct" </w:t>
      </w:r>
      <w:r w:rsidR="004328C4" w:rsidRPr="002F2D83">
        <w:t>version</w:t>
      </w:r>
      <w:r w:rsidRPr="002F2D83">
        <w:t xml:space="preserve">, the AHP helps decision makers find one that best suits their goal and their understanding of the problem. </w:t>
      </w:r>
      <w:r w:rsidR="00067CFD" w:rsidRPr="002F2D83">
        <w:t xml:space="preserve">In this context the AHP has been proposed to elicit user needs </w:t>
      </w:r>
      <w:r w:rsidR="00067CFD"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067CFD" w:rsidRPr="002F2D83">
        <w:fldChar w:fldCharType="separate"/>
      </w:r>
      <w:r w:rsidR="00067CFD" w:rsidRPr="002F2D83">
        <w:t>(Pecchia et al. 2013)</w:t>
      </w:r>
      <w:r w:rsidR="00067CFD" w:rsidRPr="002F2D83">
        <w:fldChar w:fldCharType="end"/>
      </w:r>
      <w:r w:rsidR="00067CFD" w:rsidRPr="002F2D83">
        <w:t xml:space="preserve"> and to assess the medical technologies in their early stages. </w:t>
      </w:r>
      <w:r w:rsidR="000135EC" w:rsidRPr="002F2D83">
        <w:t>T</w:t>
      </w:r>
      <w:r w:rsidR="00067CFD" w:rsidRPr="002F2D83">
        <w:t xml:space="preserve">he complexities of medical device decision making require to collect and organise a spectrum of qualitative and quantitative information in a systematic way </w:t>
      </w:r>
      <w:r w:rsidR="00067CFD"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067CFD" w:rsidRPr="002F2D83">
        <w:fldChar w:fldCharType="separate"/>
      </w:r>
      <w:r w:rsidR="00067CFD" w:rsidRPr="002F2D83">
        <w:t>(Pecchia et al. 2013)</w:t>
      </w:r>
      <w:r w:rsidR="00067CFD" w:rsidRPr="002F2D83">
        <w:fldChar w:fldCharType="end"/>
      </w:r>
      <w:r w:rsidR="00067CFD" w:rsidRPr="002F2D83">
        <w:t xml:space="preserve">. </w:t>
      </w:r>
      <w:r w:rsidR="000135EC" w:rsidRPr="002F2D83">
        <w:t xml:space="preserve"> </w:t>
      </w:r>
      <w:r w:rsidRPr="002F2D83">
        <w:t xml:space="preserve">Users of the AHP first decompose their decision problem into a hierarchy of more easily comprehended sub-problems, each of which can be </w:t>
      </w:r>
      <w:r w:rsidR="0092511E" w:rsidRPr="002F2D83">
        <w:t>analysed</w:t>
      </w:r>
      <w:r w:rsidRPr="002F2D83">
        <w:t xml:space="preserve"> independently. And, once the hierar</w:t>
      </w:r>
      <w:r w:rsidR="004328C4" w:rsidRPr="002F2D83">
        <w:t xml:space="preserve">chy is built, experts in the field can use it to </w:t>
      </w:r>
      <w:r w:rsidRPr="002F2D83">
        <w:t xml:space="preserve">systematically evaluate its various elements by comparing them to one another two at a time, with respect to their impact on an element above them in the hierarchy. The AHP converts these evaluations to numerical values that can be processed and compared over the entire range of the problem. </w:t>
      </w:r>
      <w:r w:rsidR="00F85C8A" w:rsidRPr="002F2D83">
        <w:t xml:space="preserve">This hierarchical approach allows the construction of a consistent framework for step-by-step decision-making, breaking a complex problem into many small less-complex ones that decision-makers can more easily deal with </w:t>
      </w:r>
      <w:r w:rsidR="00F85C8A"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F85C8A" w:rsidRPr="002F2D83">
        <w:fldChar w:fldCharType="separate"/>
      </w:r>
      <w:r w:rsidR="00F85C8A" w:rsidRPr="002F2D83">
        <w:t>(Pecchia et al. 2013)</w:t>
      </w:r>
      <w:r w:rsidR="00F85C8A" w:rsidRPr="002F2D83">
        <w:fldChar w:fldCharType="end"/>
      </w:r>
      <w:r w:rsidR="00F85C8A" w:rsidRPr="002F2D83">
        <w:t xml:space="preserve">. </w:t>
      </w:r>
    </w:p>
    <w:p w:rsidR="000A662F" w:rsidRPr="002F2D83" w:rsidRDefault="000A662F" w:rsidP="000A662F">
      <w:pPr>
        <w:pStyle w:val="Ttulo2"/>
        <w:numPr>
          <w:ilvl w:val="0"/>
          <w:numId w:val="4"/>
        </w:numPr>
      </w:pPr>
      <w:r w:rsidRPr="002F2D83">
        <w:t>How this works</w:t>
      </w:r>
    </w:p>
    <w:p w:rsidR="000135EC" w:rsidRPr="002F2D83" w:rsidRDefault="00356E1A" w:rsidP="00AB4C60">
      <w:pPr>
        <w:pStyle w:val="Paragraphe"/>
      </w:pPr>
      <w:r w:rsidRPr="002F2D83">
        <w:t xml:space="preserve">Basically, and to sum up the methodology, AHP breaks down complex system in “smaller </w:t>
      </w:r>
      <w:r w:rsidR="00E02EBA" w:rsidRPr="002F2D83">
        <w:t>parts</w:t>
      </w:r>
      <w:r w:rsidRPr="002F2D83">
        <w:t>”</w:t>
      </w:r>
      <w:r w:rsidR="00E02EBA" w:rsidRPr="002F2D83">
        <w:t xml:space="preserve"> and then asks </w:t>
      </w:r>
      <w:r w:rsidRPr="002F2D83">
        <w:t>a</w:t>
      </w:r>
      <w:r w:rsidR="00E02EBA" w:rsidRPr="002F2D83">
        <w:t>n</w:t>
      </w:r>
      <w:r w:rsidRPr="002F2D83">
        <w:t xml:space="preserve"> expert group to compare and rate </w:t>
      </w:r>
      <w:r w:rsidR="00E02EBA" w:rsidRPr="002F2D83">
        <w:t>these elements in several</w:t>
      </w:r>
      <w:r w:rsidRPr="002F2D83">
        <w:t xml:space="preserve"> pairwise comparison</w:t>
      </w:r>
      <w:r w:rsidR="00E02EBA" w:rsidRPr="002F2D83">
        <w:t>s</w:t>
      </w:r>
      <w:r w:rsidRPr="002F2D83">
        <w:t xml:space="preserve">.   </w:t>
      </w:r>
      <w:r w:rsidR="00E02EBA" w:rsidRPr="002F2D83">
        <w:t>T</w:t>
      </w:r>
      <w:r w:rsidRPr="002F2D83">
        <w:t xml:space="preserve">he </w:t>
      </w:r>
      <w:r w:rsidR="000A662F" w:rsidRPr="002F2D83">
        <w:t xml:space="preserve">mathematics behind </w:t>
      </w:r>
      <w:r w:rsidRPr="002F2D83">
        <w:t xml:space="preserve">AHP </w:t>
      </w:r>
      <w:r w:rsidR="000A662F" w:rsidRPr="002F2D83">
        <w:t xml:space="preserve">allows us to calculate the “Consistency ratio” </w:t>
      </w:r>
      <w:r w:rsidR="00E02EBA" w:rsidRPr="002F2D83">
        <w:t>which measures</w:t>
      </w:r>
      <w:r w:rsidR="000A662F" w:rsidRPr="002F2D83">
        <w:t xml:space="preserve"> how coherent are your responses.</w:t>
      </w:r>
      <w:r w:rsidRPr="002F2D83">
        <w:t xml:space="preserve"> To illustrate what </w:t>
      </w:r>
      <w:r w:rsidRPr="002F2D83">
        <w:lastRenderedPageBreak/>
        <w:t xml:space="preserve">this, take a look </w:t>
      </w:r>
      <w:r w:rsidR="0092511E" w:rsidRPr="002F2D83">
        <w:t>at</w:t>
      </w:r>
      <w:r w:rsidRPr="002F2D83">
        <w:t xml:space="preserve"> the following example, let’s say that you state:</w:t>
      </w:r>
      <w:r w:rsidR="000135EC" w:rsidRPr="002F2D83">
        <w:t xml:space="preserve"> </w:t>
      </w:r>
    </w:p>
    <w:p w:rsidR="000135EC" w:rsidRPr="002F2D83" w:rsidRDefault="000A662F" w:rsidP="00AB4C60">
      <w:pPr>
        <w:pStyle w:val="Paragraphe"/>
      </w:pPr>
      <w:r w:rsidRPr="002F2D83">
        <w:t>(Criteria A &gt; Criteria B) AND (Criteria B &gt; Criteria D)</w:t>
      </w:r>
    </w:p>
    <w:p w:rsidR="002872D3" w:rsidRPr="002F2D83" w:rsidRDefault="0092511E" w:rsidP="00AB4C60">
      <w:pPr>
        <w:pStyle w:val="Paragraphe"/>
      </w:pPr>
      <w:r w:rsidRPr="002F2D83">
        <w:t>Then</w:t>
      </w:r>
      <w:r w:rsidR="000A662F" w:rsidRPr="002F2D83">
        <w:t xml:space="preserve"> Criteria A &gt;&gt; Criteria D</w:t>
      </w:r>
      <w:r w:rsidR="00356E1A" w:rsidRPr="002F2D83">
        <w:t>, n</w:t>
      </w:r>
      <w:r w:rsidR="000A662F" w:rsidRPr="002F2D83">
        <w:t>evertheless,</w:t>
      </w:r>
      <w:r w:rsidR="00356E1A" w:rsidRPr="002F2D83">
        <w:t xml:space="preserve"> a</w:t>
      </w:r>
      <w:r w:rsidR="00E02EBA" w:rsidRPr="002F2D83">
        <w:t xml:space="preserve">s we said at the beginning we </w:t>
      </w:r>
      <w:r w:rsidR="00356E1A" w:rsidRPr="002F2D83">
        <w:t>are analysing complex systems and consequently it is very difficult to ra</w:t>
      </w:r>
      <w:r w:rsidR="00E02EBA" w:rsidRPr="002F2D83">
        <w:t>nk properly</w:t>
      </w:r>
      <w:r w:rsidR="00356E1A" w:rsidRPr="002F2D83">
        <w:t xml:space="preserve"> all the Criteria. So</w:t>
      </w:r>
      <w:r w:rsidR="00E02EBA" w:rsidRPr="002F2D83">
        <w:t>,</w:t>
      </w:r>
      <w:r w:rsidR="00356E1A" w:rsidRPr="002F2D83">
        <w:t xml:space="preserve"> it is possible</w:t>
      </w:r>
      <w:r w:rsidR="00E02EBA" w:rsidRPr="002F2D83">
        <w:t xml:space="preserve"> and common</w:t>
      </w:r>
      <w:r w:rsidR="00356E1A" w:rsidRPr="002F2D83">
        <w:t xml:space="preserve"> that </w:t>
      </w:r>
      <w:r w:rsidR="00E02EBA" w:rsidRPr="002F2D83">
        <w:t xml:space="preserve">later in the evaluation </w:t>
      </w:r>
      <w:r w:rsidR="000A662F" w:rsidRPr="002F2D83">
        <w:t>the user states that Criteria A &gt; Criteria D or even Criteria A &lt; Criteria D</w:t>
      </w:r>
      <w:r w:rsidR="00356E1A" w:rsidRPr="002F2D83">
        <w:t xml:space="preserve">. In this case, and thanks to the </w:t>
      </w:r>
      <w:r w:rsidRPr="002F2D83">
        <w:t>AHP method</w:t>
      </w:r>
      <w:r w:rsidR="00356E1A" w:rsidRPr="002F2D83">
        <w:t xml:space="preserve"> we can quantify th</w:t>
      </w:r>
      <w:r w:rsidR="00E02EBA" w:rsidRPr="002F2D83">
        <w:t>e</w:t>
      </w:r>
      <w:r w:rsidR="00356E1A" w:rsidRPr="002F2D83">
        <w:t xml:space="preserve"> inconsistencies</w:t>
      </w:r>
      <w:r w:rsidR="00F813C7" w:rsidRPr="002F2D83">
        <w:t xml:space="preserve"> (usually values under 10% are accepted)</w:t>
      </w:r>
      <w:r w:rsidR="00E02EBA" w:rsidRPr="002F2D83">
        <w:t xml:space="preserve"> and suggest the evaluator to modify some </w:t>
      </w:r>
      <w:r w:rsidRPr="002F2D83">
        <w:t>decisions</w:t>
      </w:r>
      <w:r w:rsidR="00E02EBA" w:rsidRPr="002F2D83">
        <w:t xml:space="preserve"> to improve the </w:t>
      </w:r>
      <w:r w:rsidR="000135EC" w:rsidRPr="002F2D83">
        <w:t>consistency</w:t>
      </w:r>
      <w:r w:rsidR="00E02EBA" w:rsidRPr="002F2D83">
        <w:t>.</w:t>
      </w:r>
      <w:r w:rsidR="000135EC" w:rsidRPr="002F2D83">
        <w:t xml:space="preserve"> </w:t>
      </w:r>
    </w:p>
    <w:p w:rsidR="002872D3" w:rsidRPr="002F2D83" w:rsidRDefault="002872D3" w:rsidP="002872D3">
      <w:pPr>
        <w:pStyle w:val="Ttulo2"/>
        <w:numPr>
          <w:ilvl w:val="0"/>
          <w:numId w:val="4"/>
        </w:numPr>
      </w:pPr>
      <w:r w:rsidRPr="002F2D83">
        <w:t>The hierarchy</w:t>
      </w:r>
    </w:p>
    <w:p w:rsidR="000135EC" w:rsidRPr="002F2D83" w:rsidRDefault="00F813C7" w:rsidP="00AB4C60">
      <w:pPr>
        <w:pStyle w:val="Paragraphe"/>
      </w:pPr>
      <w:r w:rsidRPr="002F2D83">
        <w:t xml:space="preserve">The first step in AHP is the definition of the criteria or hierarchy that you as expert should evaluate. </w:t>
      </w:r>
      <w:r w:rsidR="00CD2CFE" w:rsidRPr="002F2D83">
        <w:t xml:space="preserve">In order to identify elements of the hierarchy a literature </w:t>
      </w:r>
      <w:r w:rsidRPr="002F2D83">
        <w:t xml:space="preserve">review </w:t>
      </w:r>
      <w:r w:rsidR="00CD2CFE" w:rsidRPr="002F2D83">
        <w:t>was performed and then a focus group with experts was consulted to orga</w:t>
      </w:r>
      <w:r w:rsidR="00184903">
        <w:t>nize these factors.</w:t>
      </w:r>
      <w:r w:rsidR="00F85C8A" w:rsidRPr="002F2D83">
        <w:t xml:space="preserve"> The</w:t>
      </w:r>
      <w:r w:rsidR="00CD2CFE" w:rsidRPr="002F2D83">
        <w:t xml:space="preserve"> focus group </w:t>
      </w:r>
      <w:r w:rsidR="0092511E" w:rsidRPr="002F2D83">
        <w:t>identified</w:t>
      </w:r>
      <w:r w:rsidR="00CD2CFE" w:rsidRPr="002F2D83">
        <w:t xml:space="preserve"> a total of </w:t>
      </w:r>
      <w:r w:rsidR="002A3F03">
        <w:t>1</w:t>
      </w:r>
      <w:r w:rsidR="00CD2CFE" w:rsidRPr="002F2D83">
        <w:t xml:space="preserve">9 </w:t>
      </w:r>
      <w:r w:rsidR="002A3F03">
        <w:t xml:space="preserve">factors </w:t>
      </w:r>
      <w:r w:rsidRPr="002F2D83">
        <w:fldChar w:fldCharType="begin" w:fldLock="1"/>
      </w:r>
      <w:r w:rsidR="00461166" w:rsidRPr="002F2D83">
        <w:instrText>ADDIN CSL_CITATION { "citationItems" : [ { "id" : "ITEM-1", "itemData" : { "author" : [ { "dropping-particle" : "", "family" : "Cancela", "given" : "Jorge", "non-dropping-particle" : "", "parse-names" : false, "suffix" : "" }, { "dropping-particle" : "", "family" : "Fico", "given" : "Giuseppe", "non-dropping-particle" : "", "parse-names" : false, "suffix" : "" }, { "dropping-particle" : "", "family" : "Pastorino", "given" : "Matteo", "non-dropping-particle" : "", "parse-names" : false, "suffix" : "" }, { "dropping-particle" : "", "family" : "Arredondo", "given" : "Maria Teresa", "non-dropping-particle" : "", "parse-names" : false, "suffix" : "" } ], "container-title" : "6th European Conference of the International Federation for Medical and Biological Engineering", "id" : "ITEM-1", "issued" : { "date-parts" : [ [ "2015" ] ] }, "page" : "1000-1003", "publisher" : "Springer International Publishing", "title" : "Hierarchy Definition for the Evaluation of a Telehealth System for Parkinson\u2019s Disease Management", "type" : "chapter" }, "uris" : [ "http://www.mendeley.com/documents/?uuid=2f4cff59-23d0-4b70-bd0d-46f4b91cd25f" ] } ], "mendeley" : { "previouslyFormattedCitation" : "(Cancela et al. 2015)" }, "properties" : { "noteIndex" : 0 }, "schema" : "https://github.com/citation-style-language/schema/raw/master/csl-citation.json" }</w:instrText>
      </w:r>
      <w:r w:rsidRPr="002F2D83">
        <w:fldChar w:fldCharType="separate"/>
      </w:r>
      <w:r w:rsidRPr="002F2D83">
        <w:t>(</w:t>
      </w:r>
      <w:r w:rsidR="002A3F03">
        <w:t>Fico</w:t>
      </w:r>
      <w:r w:rsidRPr="002F2D83">
        <w:t xml:space="preserve"> et al. 201</w:t>
      </w:r>
      <w:r w:rsidR="00FE7C48">
        <w:t>4</w:t>
      </w:r>
      <w:r w:rsidRPr="002F2D83">
        <w:t>)</w:t>
      </w:r>
      <w:r w:rsidRPr="002F2D83">
        <w:fldChar w:fldCharType="end"/>
      </w:r>
      <w:r w:rsidR="00CD2CFE" w:rsidRPr="002F2D83">
        <w:t>.</w:t>
      </w:r>
      <w:r w:rsidR="000135EC" w:rsidRPr="002F2D83">
        <w:t xml:space="preserve"> </w:t>
      </w:r>
      <w:r w:rsidR="000A662F" w:rsidRPr="002F2D83">
        <w:t>Then</w:t>
      </w:r>
      <w:r w:rsidR="007D15EE" w:rsidRPr="002F2D83">
        <w:t>,</w:t>
      </w:r>
      <w:r w:rsidR="000A662F" w:rsidRPr="002F2D83">
        <w:t xml:space="preserve"> they were redefined in order to </w:t>
      </w:r>
      <w:r w:rsidR="007D15EE" w:rsidRPr="002F2D83">
        <w:t xml:space="preserve">group all the common </w:t>
      </w:r>
      <w:r w:rsidR="000135EC" w:rsidRPr="002F2D83">
        <w:t xml:space="preserve">needs </w:t>
      </w:r>
      <w:r w:rsidR="000A662F" w:rsidRPr="002F2D83">
        <w:t xml:space="preserve">and </w:t>
      </w:r>
      <w:r w:rsidR="007D15EE" w:rsidRPr="002F2D83">
        <w:t xml:space="preserve">to </w:t>
      </w:r>
      <w:r w:rsidR="000A662F" w:rsidRPr="002F2D83">
        <w:t>avoid misunderstandings</w:t>
      </w:r>
      <w:r w:rsidR="007D15EE" w:rsidRPr="002F2D83">
        <w:t xml:space="preserve">, repetitions and </w:t>
      </w:r>
      <w:r w:rsidR="0092511E" w:rsidRPr="002F2D83">
        <w:t>overlapping</w:t>
      </w:r>
      <w:r w:rsidR="007D15EE" w:rsidRPr="002F2D83">
        <w:t>. The table below shows</w:t>
      </w:r>
      <w:r w:rsidR="000A662F" w:rsidRPr="002F2D83">
        <w:t xml:space="preserve"> </w:t>
      </w:r>
      <w:r w:rsidR="007D15EE" w:rsidRPr="002F2D83">
        <w:t>the final</w:t>
      </w:r>
      <w:r w:rsidR="000A662F" w:rsidRPr="002F2D83">
        <w:t xml:space="preserve"> criteria</w:t>
      </w:r>
      <w:r w:rsidR="000135EC" w:rsidRPr="002F2D83">
        <w:t xml:space="preserve"> list.</w:t>
      </w:r>
    </w:p>
    <w:p w:rsidR="00FE7C48" w:rsidRPr="002F2D83" w:rsidRDefault="00F23ADF" w:rsidP="00FE7C48">
      <w:pPr>
        <w:jc w:val="center"/>
      </w:pPr>
      <w:r w:rsidRPr="00C63406">
        <w:rPr>
          <w:noProof/>
          <w:lang w:eastAsia="en-GB"/>
        </w:rPr>
        <w:drawing>
          <wp:inline distT="0" distB="0" distL="0" distR="0" wp14:anchorId="2069D108" wp14:editId="1684ECEF">
            <wp:extent cx="6120130" cy="4730750"/>
            <wp:effectExtent l="0" t="0" r="0" b="0"/>
            <wp:docPr id="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a:blip r:embed="rId10"/>
                    <a:stretch>
                      <a:fillRect/>
                    </a:stretch>
                  </pic:blipFill>
                  <pic:spPr>
                    <a:xfrm>
                      <a:off x="0" y="0"/>
                      <a:ext cx="6120130" cy="4730750"/>
                    </a:xfrm>
                    <a:prstGeom prst="rect">
                      <a:avLst/>
                    </a:prstGeom>
                  </pic:spPr>
                </pic:pic>
              </a:graphicData>
            </a:graphic>
          </wp:inline>
        </w:drawing>
      </w:r>
    </w:p>
    <w:p w:rsidR="000A662F" w:rsidRPr="002F2D83" w:rsidRDefault="00596EA2" w:rsidP="000135EC">
      <w:pPr>
        <w:pStyle w:val="Ttulo2"/>
        <w:numPr>
          <w:ilvl w:val="0"/>
          <w:numId w:val="4"/>
        </w:numPr>
      </w:pPr>
      <w:r w:rsidRPr="002F2D83">
        <w:lastRenderedPageBreak/>
        <w:t>Step by Step guide</w:t>
      </w:r>
    </w:p>
    <w:p w:rsidR="003F6F68" w:rsidRPr="002F2D83" w:rsidRDefault="007D15EE" w:rsidP="00AB4C60">
      <w:pPr>
        <w:pStyle w:val="Paragraphe"/>
      </w:pPr>
      <w:r w:rsidRPr="002F2D83">
        <w:t xml:space="preserve">Now, to take the test click on the following link or </w:t>
      </w:r>
      <w:proofErr w:type="spellStart"/>
      <w:r w:rsidRPr="002F2D83">
        <w:t>Copy&amp;Paste</w:t>
      </w:r>
      <w:proofErr w:type="spellEnd"/>
      <w:r w:rsidRPr="002F2D83">
        <w:t xml:space="preserve"> this link in the navigation</w:t>
      </w:r>
      <w:r w:rsidR="00596EA2" w:rsidRPr="002F2D83">
        <w:t xml:space="preserve"> bar of your web browser:</w:t>
      </w:r>
    </w:p>
    <w:p w:rsidR="006244A4" w:rsidRDefault="007D10A1" w:rsidP="00AB4C60">
      <w:pPr>
        <w:pStyle w:val="Paragraphe"/>
      </w:pPr>
      <w:hyperlink r:id="rId11" w:history="1">
        <w:r w:rsidRPr="009761D5">
          <w:rPr>
            <w:rStyle w:val="Hipervnculo"/>
          </w:rPr>
          <w:t>http://bpmsg.com/academic/ahp-hiergini.php?sc=rYvEzu&amp;pn</w:t>
        </w:r>
      </w:hyperlink>
    </w:p>
    <w:p w:rsidR="007D10A1" w:rsidRPr="002F2D83" w:rsidRDefault="007D10A1" w:rsidP="00AB4C60">
      <w:pPr>
        <w:pStyle w:val="Paragraphe"/>
      </w:pPr>
      <w:bookmarkStart w:id="0" w:name="_GoBack"/>
      <w:bookmarkEnd w:id="0"/>
    </w:p>
    <w:p w:rsidR="0017396E" w:rsidRPr="002F2D83" w:rsidRDefault="0017396E" w:rsidP="00AB4C60">
      <w:pPr>
        <w:pStyle w:val="Paragraphe"/>
        <w:numPr>
          <w:ilvl w:val="0"/>
          <w:numId w:val="7"/>
        </w:numPr>
      </w:pPr>
      <w:r w:rsidRPr="002F2D83">
        <w:t xml:space="preserve">The first screen show a Session Code and personal </w:t>
      </w:r>
      <w:r w:rsidR="002F2D83" w:rsidRPr="002F2D83">
        <w:t>identifier</w:t>
      </w:r>
      <w:r w:rsidRPr="002F2D83">
        <w:t xml:space="preserve"> in the field Your Name. In the case these fields are empty please introduce the following details.</w:t>
      </w:r>
    </w:p>
    <w:p w:rsidR="0017396E" w:rsidRPr="002F2D83" w:rsidRDefault="0017396E" w:rsidP="00F23ADF">
      <w:pPr>
        <w:pStyle w:val="Paragraphe"/>
        <w:numPr>
          <w:ilvl w:val="0"/>
          <w:numId w:val="13"/>
        </w:numPr>
      </w:pPr>
      <w:r w:rsidRPr="002F2D83">
        <w:t xml:space="preserve">Session code: </w:t>
      </w:r>
      <w:proofErr w:type="spellStart"/>
      <w:r w:rsidR="00F23ADF" w:rsidRPr="00F23ADF">
        <w:t>rYvEzu</w:t>
      </w:r>
      <w:proofErr w:type="spellEnd"/>
    </w:p>
    <w:p w:rsidR="0017396E" w:rsidRPr="002F2D83" w:rsidRDefault="0017396E" w:rsidP="00BF7D34">
      <w:pPr>
        <w:pStyle w:val="Paragraphe"/>
        <w:numPr>
          <w:ilvl w:val="0"/>
          <w:numId w:val="13"/>
        </w:numPr>
      </w:pPr>
      <w:r w:rsidRPr="002F2D83">
        <w:t xml:space="preserve">Your name: </w:t>
      </w:r>
    </w:p>
    <w:p w:rsidR="00F10116" w:rsidRPr="002F2D83" w:rsidRDefault="0017396E" w:rsidP="00AB4C60">
      <w:pPr>
        <w:pStyle w:val="Paragraphe"/>
      </w:pPr>
      <w:r w:rsidRPr="002F2D83">
        <w:t>C</w:t>
      </w:r>
      <w:r w:rsidR="00541D64" w:rsidRPr="002F2D83">
        <w:t>lick “Check input” button, after that, click on the “Go” button.</w:t>
      </w:r>
    </w:p>
    <w:p w:rsidR="00F10116" w:rsidRPr="002F2D83" w:rsidRDefault="00F10116" w:rsidP="00AB4C60">
      <w:pPr>
        <w:pStyle w:val="Paragraphe"/>
      </w:pPr>
      <w:r w:rsidRPr="002F2D83">
        <w:rPr>
          <w:noProof/>
          <w:lang w:eastAsia="en-GB"/>
        </w:rPr>
        <w:drawing>
          <wp:inline distT="0" distB="0" distL="0" distR="0" wp14:anchorId="3AF2C210" wp14:editId="0E0BC678">
            <wp:extent cx="4921857" cy="339512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1857" cy="3395123"/>
                    </a:xfrm>
                    <a:prstGeom prst="rect">
                      <a:avLst/>
                    </a:prstGeom>
                    <a:noFill/>
                    <a:ln>
                      <a:noFill/>
                    </a:ln>
                  </pic:spPr>
                </pic:pic>
              </a:graphicData>
            </a:graphic>
          </wp:inline>
        </w:drawing>
      </w:r>
    </w:p>
    <w:p w:rsidR="002F2D83" w:rsidRPr="002F2D83" w:rsidRDefault="002F2D83" w:rsidP="00AB4C60">
      <w:pPr>
        <w:pStyle w:val="Paragraphe"/>
        <w:rPr>
          <w:lang w:eastAsia="es-ES"/>
        </w:rPr>
      </w:pPr>
    </w:p>
    <w:p w:rsidR="00F23ADF" w:rsidRPr="00B442EE" w:rsidRDefault="00F23ADF" w:rsidP="00F23ADF">
      <w:pPr>
        <w:pStyle w:val="Paragraphe"/>
        <w:numPr>
          <w:ilvl w:val="0"/>
          <w:numId w:val="7"/>
        </w:numPr>
      </w:pPr>
      <w:r w:rsidRPr="00B442EE">
        <w:t>At this point the tool shows you the hierarchy, organized in 6 nodes and 20 elements within these nodes. From here you should rate the elements in the nodes, and also the nodes themselves. To do that, click on the “AHP” buttons (in total you should carry out 6 evaluations).</w:t>
      </w:r>
    </w:p>
    <w:p w:rsidR="00AB4C60" w:rsidRDefault="00F23ADF" w:rsidP="00F23ADF">
      <w:pPr>
        <w:pStyle w:val="Paragraphe"/>
        <w:rPr>
          <w:u w:val="single"/>
        </w:rPr>
      </w:pPr>
      <w:r w:rsidRPr="00B442EE">
        <w:rPr>
          <w:u w:val="single"/>
        </w:rPr>
        <w:t>IMPORTANT: Please click on the 1</w:t>
      </w:r>
      <w:r w:rsidRPr="00B442EE">
        <w:rPr>
          <w:u w:val="single"/>
          <w:vertAlign w:val="superscript"/>
        </w:rPr>
        <w:t>st</w:t>
      </w:r>
      <w:r w:rsidRPr="00B442EE">
        <w:rPr>
          <w:u w:val="single"/>
        </w:rPr>
        <w:t xml:space="preserve"> AHP button on the right column, and perform the corresponding comparisons, then on the 4 AHP buttons of the central column before clicking the final and 5</w:t>
      </w:r>
      <w:r w:rsidRPr="00B442EE">
        <w:rPr>
          <w:u w:val="single"/>
          <w:vertAlign w:val="superscript"/>
        </w:rPr>
        <w:t>th</w:t>
      </w:r>
      <w:r w:rsidRPr="00B442EE">
        <w:rPr>
          <w:u w:val="single"/>
        </w:rPr>
        <w:t xml:space="preserve"> one, which compares the 4 nodes</w:t>
      </w:r>
      <w:r w:rsidR="00AB4C60" w:rsidRPr="00AB4C60">
        <w:rPr>
          <w:u w:val="single"/>
        </w:rPr>
        <w:t>.</w:t>
      </w:r>
    </w:p>
    <w:p w:rsidR="00291B9E" w:rsidRPr="00AB4C60" w:rsidRDefault="00291B9E" w:rsidP="00291B9E">
      <w:pPr>
        <w:pStyle w:val="Paragraphe"/>
        <w:ind w:left="0"/>
        <w:rPr>
          <w:u w:val="single"/>
        </w:rPr>
      </w:pPr>
    </w:p>
    <w:p w:rsidR="000A662F" w:rsidRPr="002F2D83" w:rsidRDefault="00F23ADF" w:rsidP="00F10116">
      <w:pPr>
        <w:pStyle w:val="Descripcin"/>
        <w:rPr>
          <w:lang w:val="en-GB"/>
        </w:rPr>
      </w:pPr>
      <w:r>
        <w:rPr>
          <w:noProof/>
          <w:lang w:val="en-GB" w:eastAsia="en-GB"/>
        </w:rPr>
        <w:lastRenderedPageBreak/>
        <w:drawing>
          <wp:inline distT="0" distB="0" distL="0" distR="0" wp14:anchorId="4C8DB974" wp14:editId="74106FEE">
            <wp:extent cx="4556887" cy="4724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8779" cy="4726362"/>
                    </a:xfrm>
                    <a:prstGeom prst="rect">
                      <a:avLst/>
                    </a:prstGeom>
                    <a:noFill/>
                  </pic:spPr>
                </pic:pic>
              </a:graphicData>
            </a:graphic>
          </wp:inline>
        </w:drawing>
      </w:r>
    </w:p>
    <w:p w:rsidR="009256C4" w:rsidRPr="002F2D83" w:rsidRDefault="009256C4" w:rsidP="00AB4C60">
      <w:pPr>
        <w:pStyle w:val="Paragraphe"/>
      </w:pPr>
    </w:p>
    <w:p w:rsidR="00DA7BD8" w:rsidRPr="002F2D83" w:rsidRDefault="00DA7BD8" w:rsidP="00AB4C60">
      <w:pPr>
        <w:pStyle w:val="Paragraphe"/>
        <w:numPr>
          <w:ilvl w:val="0"/>
          <w:numId w:val="7"/>
        </w:numPr>
      </w:pPr>
      <w:r w:rsidRPr="002F2D83">
        <w:t>The procedure is the same in all the cases</w:t>
      </w:r>
    </w:p>
    <w:p w:rsidR="004F34D7" w:rsidRPr="002F2D83" w:rsidRDefault="00F10116" w:rsidP="00AB4C60">
      <w:pPr>
        <w:pStyle w:val="Paragraphe"/>
      </w:pPr>
      <w:r w:rsidRPr="002F2D83">
        <w:t xml:space="preserve">Each row shows you a pairwise comparison that you should evaluate. </w:t>
      </w:r>
    </w:p>
    <w:p w:rsidR="004F34D7" w:rsidRPr="002F2D83" w:rsidRDefault="00F10116" w:rsidP="00AB4C60">
      <w:pPr>
        <w:pStyle w:val="Paragraphe"/>
      </w:pPr>
      <w:r w:rsidRPr="002F2D83">
        <w:t xml:space="preserve">You have to choose which one of the two criteria showed per row is more important and then rate it from 1 (equal important) to 9 (much more important). </w:t>
      </w:r>
    </w:p>
    <w:p w:rsidR="00067CFD" w:rsidRPr="002F2D83" w:rsidRDefault="00067CFD" w:rsidP="00AB4C60">
      <w:pPr>
        <w:pStyle w:val="Paragraphe"/>
      </w:pPr>
    </w:p>
    <w:p w:rsidR="00FE7C48" w:rsidRPr="002F2D83" w:rsidRDefault="00F10116" w:rsidP="00AB4C60">
      <w:pPr>
        <w:pStyle w:val="Paragraphe"/>
      </w:pPr>
      <w:r w:rsidRPr="002F2D83">
        <w:t>“</w:t>
      </w:r>
      <w:r w:rsidR="005D2282" w:rsidRPr="002F2D83">
        <w:t xml:space="preserve">In a technological solution </w:t>
      </w:r>
      <w:r w:rsidR="005D2282">
        <w:t>that support you in understanding the clinical evolution of your patient</w:t>
      </w:r>
      <w:r w:rsidR="005D2282" w:rsidRPr="002F2D83">
        <w:t>, and from your point of view and according to your experience, which is the most important element and how much important it is</w:t>
      </w:r>
      <w:r w:rsidR="005D2282">
        <w:t>,</w:t>
      </w:r>
      <w:r w:rsidR="005D2282" w:rsidRPr="002F2D83">
        <w:t xml:space="preserve"> </w:t>
      </w:r>
      <w:r w:rsidR="005D2282">
        <w:t xml:space="preserve">with respect to the other one </w:t>
      </w:r>
      <w:r w:rsidR="005D2282" w:rsidRPr="002F2D83">
        <w:t>(from 1, equally important to 9 much more important)</w:t>
      </w:r>
      <w:r w:rsidR="005D2282">
        <w:t>?</w:t>
      </w:r>
      <w:r w:rsidR="005D2282" w:rsidRPr="002F2D83">
        <w:t>”</w:t>
      </w:r>
    </w:p>
    <w:p w:rsidR="00F10116" w:rsidRPr="002F2D83" w:rsidRDefault="00F10116" w:rsidP="00F10116">
      <w:pPr>
        <w:pStyle w:val="Descripcin"/>
        <w:rPr>
          <w:lang w:val="en-GB"/>
        </w:rPr>
      </w:pPr>
    </w:p>
    <w:p w:rsidR="004F34D7" w:rsidRPr="002F2D83" w:rsidRDefault="004F34D7" w:rsidP="00AB4C60">
      <w:pPr>
        <w:pStyle w:val="Paragraphe"/>
      </w:pPr>
    </w:p>
    <w:p w:rsidR="002B6D7B" w:rsidRPr="002F2D83" w:rsidRDefault="009256C4" w:rsidP="00AB4C60">
      <w:pPr>
        <w:pStyle w:val="Paragraphe"/>
        <w:numPr>
          <w:ilvl w:val="0"/>
          <w:numId w:val="7"/>
        </w:numPr>
      </w:pPr>
      <w:r w:rsidRPr="002F2D83">
        <w:t xml:space="preserve">When you </w:t>
      </w:r>
      <w:r w:rsidR="00475980" w:rsidRPr="002F2D83">
        <w:t>finish the evaluation of all t</w:t>
      </w:r>
      <w:r w:rsidRPr="002F2D83">
        <w:t>he pairwise comparisons click</w:t>
      </w:r>
      <w:r w:rsidR="00475980" w:rsidRPr="002F2D83">
        <w:t xml:space="preserve"> on the “Calculate Result” button </w:t>
      </w:r>
      <w:r w:rsidRPr="002F2D83">
        <w:t xml:space="preserve">and it </w:t>
      </w:r>
      <w:r w:rsidR="00475980" w:rsidRPr="002F2D83">
        <w:t>will evaluate the Consist</w:t>
      </w:r>
      <w:r w:rsidRPr="002F2D83">
        <w:t>ency Rate and it will show you the result</w:t>
      </w:r>
      <w:r w:rsidR="00475980" w:rsidRPr="002F2D83">
        <w:t>.</w:t>
      </w:r>
    </w:p>
    <w:p w:rsidR="002B6D7B" w:rsidRPr="002F2D83" w:rsidRDefault="00EE693F" w:rsidP="00362572">
      <w:pPr>
        <w:pStyle w:val="Paragraphe"/>
        <w:numPr>
          <w:ilvl w:val="0"/>
          <w:numId w:val="12"/>
        </w:numPr>
        <w:ind w:left="1068"/>
      </w:pPr>
      <w:r w:rsidRPr="002F2D83">
        <w:t>If the Consistency Ra</w:t>
      </w:r>
      <w:r w:rsidR="009256C4" w:rsidRPr="002F2D83">
        <w:t>te is higher than 10% the tool</w:t>
      </w:r>
      <w:r w:rsidRPr="002F2D83">
        <w:t xml:space="preserve"> will advise you that the rate is too high and even it will suggest you with some possible modification that can lead to </w:t>
      </w:r>
      <w:r w:rsidRPr="002F2D83">
        <w:lastRenderedPageBreak/>
        <w:t xml:space="preserve">improve the CR. </w:t>
      </w:r>
    </w:p>
    <w:p w:rsidR="00EE693F" w:rsidRPr="002F2D83" w:rsidRDefault="00EE693F" w:rsidP="00362572">
      <w:pPr>
        <w:pStyle w:val="Paragraphe"/>
        <w:numPr>
          <w:ilvl w:val="0"/>
          <w:numId w:val="12"/>
        </w:numPr>
        <w:ind w:left="1068"/>
      </w:pPr>
      <w:r w:rsidRPr="002F2D83">
        <w:t>To fix it, this tool shows you some recommendations to improve the consistency.</w:t>
      </w:r>
    </w:p>
    <w:p w:rsidR="00EE693F" w:rsidRPr="002F2D83" w:rsidRDefault="00EE693F" w:rsidP="00362572">
      <w:pPr>
        <w:pStyle w:val="Paragraphe"/>
        <w:numPr>
          <w:ilvl w:val="0"/>
          <w:numId w:val="5"/>
        </w:numPr>
        <w:ind w:left="1068"/>
      </w:pPr>
      <w:r w:rsidRPr="002F2D83">
        <w:t>It will highlight in green its suggestions.</w:t>
      </w:r>
    </w:p>
    <w:p w:rsidR="00362572" w:rsidRPr="002F2D83" w:rsidRDefault="00EE693F" w:rsidP="00211613">
      <w:pPr>
        <w:pStyle w:val="Paragraphe"/>
        <w:numPr>
          <w:ilvl w:val="0"/>
          <w:numId w:val="5"/>
        </w:numPr>
        <w:ind w:left="1068"/>
      </w:pPr>
      <w:r w:rsidRPr="002F2D83">
        <w:t>Of course, this is only a recommendation, taking into account the valuation of the other pairwise comparisons. You are free to adjust the comparisons as you better estimate.</w:t>
      </w:r>
    </w:p>
    <w:p w:rsidR="00475980" w:rsidRPr="002F2D83" w:rsidRDefault="00F23ADF" w:rsidP="00211613">
      <w:pPr>
        <w:pStyle w:val="Paragraphe"/>
        <w:jc w:val="center"/>
      </w:pPr>
      <w:r>
        <w:rPr>
          <w:noProof/>
          <w:lang w:eastAsia="en-GB"/>
        </w:rPr>
        <w:drawing>
          <wp:inline distT="0" distB="0" distL="0" distR="0" wp14:anchorId="277825AA" wp14:editId="4749C173">
            <wp:extent cx="4829810" cy="3710686"/>
            <wp:effectExtent l="0" t="0" r="889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2411" cy="3712684"/>
                    </a:xfrm>
                    <a:prstGeom prst="rect">
                      <a:avLst/>
                    </a:prstGeom>
                    <a:noFill/>
                  </pic:spPr>
                </pic:pic>
              </a:graphicData>
            </a:graphic>
          </wp:inline>
        </w:drawing>
      </w:r>
    </w:p>
    <w:p w:rsidR="00067CFD" w:rsidRPr="002F2D83" w:rsidRDefault="00067CFD" w:rsidP="00AB4C60">
      <w:pPr>
        <w:pStyle w:val="Paragraphe"/>
      </w:pPr>
    </w:p>
    <w:p w:rsidR="00475980" w:rsidRPr="002F2D83" w:rsidRDefault="00475980" w:rsidP="00AB4C60">
      <w:pPr>
        <w:pStyle w:val="Paragraphe"/>
        <w:numPr>
          <w:ilvl w:val="0"/>
          <w:numId w:val="7"/>
        </w:numPr>
      </w:pPr>
      <w:r w:rsidRPr="002F2D83">
        <w:t>When the Consistency rate is under 10% click on the Submit_Priorities button.</w:t>
      </w:r>
    </w:p>
    <w:p w:rsidR="007D7EE7" w:rsidRPr="002F2D83" w:rsidRDefault="00F23ADF" w:rsidP="00211613">
      <w:pPr>
        <w:pStyle w:val="Paragraphe"/>
        <w:jc w:val="center"/>
      </w:pPr>
      <w:r>
        <w:rPr>
          <w:noProof/>
          <w:lang w:eastAsia="en-GB"/>
        </w:rPr>
        <w:drawing>
          <wp:inline distT="0" distB="0" distL="0" distR="0" wp14:anchorId="07CB7227" wp14:editId="22E6E8FC">
            <wp:extent cx="3352800" cy="26212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2621280"/>
                    </a:xfrm>
                    <a:prstGeom prst="rect">
                      <a:avLst/>
                    </a:prstGeom>
                    <a:noFill/>
                  </pic:spPr>
                </pic:pic>
              </a:graphicData>
            </a:graphic>
          </wp:inline>
        </w:drawing>
      </w:r>
    </w:p>
    <w:p w:rsidR="00596EA2" w:rsidRPr="002F2D83" w:rsidRDefault="00EE693F" w:rsidP="00AB4C60">
      <w:pPr>
        <w:pStyle w:val="Paragraphe"/>
        <w:numPr>
          <w:ilvl w:val="0"/>
          <w:numId w:val="7"/>
        </w:numPr>
      </w:pPr>
      <w:r w:rsidRPr="002F2D83">
        <w:lastRenderedPageBreak/>
        <w:t>Repeat this action with all the AHP buttons and once you are done with all of them, click on the “</w:t>
      </w:r>
      <w:r w:rsidR="00475980" w:rsidRPr="002F2D83">
        <w:t>Submit for group eval</w:t>
      </w:r>
      <w:r w:rsidR="0092511E" w:rsidRPr="002F2D83">
        <w:t>”</w:t>
      </w:r>
      <w:r w:rsidRPr="002F2D83">
        <w:t xml:space="preserve"> button</w:t>
      </w:r>
      <w:r w:rsidR="00475980" w:rsidRPr="002F2D83">
        <w:t>.</w:t>
      </w:r>
    </w:p>
    <w:p w:rsidR="00596EA2" w:rsidRPr="002F2D83" w:rsidRDefault="00F23ADF" w:rsidP="00211613">
      <w:pPr>
        <w:pStyle w:val="Paragraphe"/>
        <w:jc w:val="center"/>
      </w:pPr>
      <w:r>
        <w:rPr>
          <w:noProof/>
          <w:lang w:eastAsia="en-GB"/>
        </w:rPr>
        <w:drawing>
          <wp:inline distT="0" distB="0" distL="0" distR="0" wp14:anchorId="7A36FD8D" wp14:editId="2AAA101F">
            <wp:extent cx="3658370" cy="4924204"/>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4933" cy="4946498"/>
                    </a:xfrm>
                    <a:prstGeom prst="rect">
                      <a:avLst/>
                    </a:prstGeom>
                    <a:noFill/>
                  </pic:spPr>
                </pic:pic>
              </a:graphicData>
            </a:graphic>
          </wp:inline>
        </w:drawing>
      </w:r>
    </w:p>
    <w:p w:rsidR="00F85C8A" w:rsidRPr="002F2D83" w:rsidRDefault="00F85C8A" w:rsidP="00AB4C60">
      <w:pPr>
        <w:pStyle w:val="Paragraphe"/>
      </w:pPr>
    </w:p>
    <w:p w:rsidR="009A1CD7" w:rsidRPr="002F2D83" w:rsidRDefault="009A1CD7" w:rsidP="00AB4C60">
      <w:pPr>
        <w:pStyle w:val="Paragraphe"/>
      </w:pPr>
    </w:p>
    <w:p w:rsidR="004328C4" w:rsidRPr="002F2D83" w:rsidRDefault="004328C4" w:rsidP="00AB4C60">
      <w:pPr>
        <w:pStyle w:val="Paragraphe"/>
      </w:pPr>
    </w:p>
    <w:p w:rsidR="004328C4" w:rsidRPr="002F2D83" w:rsidRDefault="004328C4" w:rsidP="00AB4C60">
      <w:pPr>
        <w:pStyle w:val="Paragraphe"/>
      </w:pPr>
    </w:p>
    <w:p w:rsidR="004328C4" w:rsidRPr="002F2D83" w:rsidRDefault="004328C4" w:rsidP="00AB4C60">
      <w:pPr>
        <w:pStyle w:val="Paragraphe"/>
      </w:pPr>
    </w:p>
    <w:p w:rsidR="00475980" w:rsidRPr="002F2D83" w:rsidRDefault="00475980" w:rsidP="00AB4C60">
      <w:pPr>
        <w:pStyle w:val="Paragraphe"/>
      </w:pPr>
      <w:r w:rsidRPr="002F2D83">
        <w:t>That’s all, thank you agai</w:t>
      </w:r>
      <w:r w:rsidR="003F6F68" w:rsidRPr="002F2D83">
        <w:t>n for taking part of this study and for your time.</w:t>
      </w:r>
      <w:r w:rsidR="004328C4" w:rsidRPr="002F2D83">
        <w:t xml:space="preserve"> </w:t>
      </w:r>
    </w:p>
    <w:p w:rsidR="001D1977" w:rsidRPr="002F2D83" w:rsidRDefault="001D1977" w:rsidP="00AB4C60">
      <w:pPr>
        <w:pStyle w:val="Paragraphe"/>
      </w:pPr>
    </w:p>
    <w:p w:rsidR="00475980" w:rsidRPr="002F2D83" w:rsidRDefault="001D1977" w:rsidP="00AB4C60">
      <w:pPr>
        <w:pStyle w:val="Paragraphe"/>
      </w:pPr>
      <w:r w:rsidRPr="002F2D83">
        <w:t>Best regards,</w:t>
      </w:r>
    </w:p>
    <w:p w:rsidR="00475980" w:rsidRPr="002F2D83" w:rsidRDefault="00FE7C48" w:rsidP="00AB4C60">
      <w:pPr>
        <w:pStyle w:val="Paragraphe"/>
      </w:pPr>
      <w:r>
        <w:t>Giuseppe Fico</w:t>
      </w:r>
    </w:p>
    <w:p w:rsidR="000A662F" w:rsidRPr="002F2D83" w:rsidRDefault="00F52E8E" w:rsidP="00AB4C60">
      <w:pPr>
        <w:pStyle w:val="Paragraphe"/>
        <w:rPr>
          <w:color w:val="0000FF" w:themeColor="hyperlink"/>
          <w:u w:val="single"/>
        </w:rPr>
      </w:pPr>
      <w:hyperlink r:id="rId17" w:history="1">
        <w:r w:rsidR="00FE7C48" w:rsidRPr="00814E3A">
          <w:rPr>
            <w:rStyle w:val="Hipervnculo"/>
          </w:rPr>
          <w:t>gfico@lst.tfo.upm.es</w:t>
        </w:r>
      </w:hyperlink>
    </w:p>
    <w:sectPr w:rsidR="000A662F" w:rsidRPr="002F2D83" w:rsidSect="00934FC8">
      <w:headerReference w:type="default" r:id="rId18"/>
      <w:type w:val="evenPage"/>
      <w:pgSz w:w="11906" w:h="16838"/>
      <w:pgMar w:top="1134" w:right="1134" w:bottom="1134" w:left="1134" w:header="709" w:footer="68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2E8E" w:rsidRDefault="00F52E8E" w:rsidP="009D0F1F">
      <w:r>
        <w:separator/>
      </w:r>
    </w:p>
  </w:endnote>
  <w:endnote w:type="continuationSeparator" w:id="0">
    <w:p w:rsidR="00F52E8E" w:rsidRDefault="00F52E8E" w:rsidP="009D0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oudyOldStyleBT-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uardian TextEgypHBR">
    <w:altName w:val="Guardian TextEgypHBR"/>
    <w:panose1 w:val="00000000000000000000"/>
    <w:charset w:val="00"/>
    <w:family w:val="roman"/>
    <w:notTrueType/>
    <w:pitch w:val="default"/>
    <w:sig w:usb0="00000003" w:usb1="00000000" w:usb2="00000000" w:usb3="00000000" w:csb0="00000001" w:csb1="00000000"/>
  </w:font>
  <w:font w:name="National HBR Extrabold">
    <w:altName w:val="National HBR Extrabold"/>
    <w:panose1 w:val="00000000000000000000"/>
    <w:charset w:val="00"/>
    <w:family w:val="swiss"/>
    <w:notTrueType/>
    <w:pitch w:val="default"/>
    <w:sig w:usb0="00000003" w:usb1="00000000" w:usb2="00000000" w:usb3="00000000" w:csb0="00000001" w:csb1="00000000"/>
  </w:font>
  <w:font w:name="National HBR Semibold">
    <w:altName w:val="National HBR Semibold"/>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2E8E" w:rsidRDefault="00F52E8E" w:rsidP="009D0F1F">
      <w:r>
        <w:separator/>
      </w:r>
    </w:p>
  </w:footnote>
  <w:footnote w:type="continuationSeparator" w:id="0">
    <w:p w:rsidR="00F52E8E" w:rsidRDefault="00F52E8E" w:rsidP="009D0F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105" w:rsidRPr="00CD2CFE" w:rsidRDefault="00184903" w:rsidP="00CD2CFE">
    <w:pPr>
      <w:pStyle w:val="Encabezado"/>
      <w:pBdr>
        <w:bottom w:val="single" w:sz="4" w:space="4" w:color="auto"/>
      </w:pBdr>
      <w:spacing w:after="480"/>
      <w:rPr>
        <w:rFonts w:asciiTheme="majorHAnsi" w:hAnsiTheme="majorHAnsi"/>
      </w:rPr>
    </w:pPr>
    <w:r w:rsidRPr="00184903">
      <w:rPr>
        <w:rFonts w:asciiTheme="majorHAnsi" w:hAnsiTheme="majorHAnsi"/>
      </w:rPr>
      <w:t xml:space="preserve">User Requirements for incorporating diabetes </w:t>
    </w:r>
    <w:proofErr w:type="spellStart"/>
    <w:r w:rsidRPr="00184903">
      <w:rPr>
        <w:rFonts w:asciiTheme="majorHAnsi" w:hAnsiTheme="majorHAnsi"/>
      </w:rPr>
      <w:t>modeling</w:t>
    </w:r>
    <w:proofErr w:type="spellEnd"/>
    <w:r w:rsidRPr="00184903">
      <w:rPr>
        <w:rFonts w:asciiTheme="majorHAnsi" w:hAnsiTheme="majorHAnsi"/>
      </w:rPr>
      <w:t xml:space="preserve"> techniques in disease management tools, using the Analytic Hierarchy Process (AH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131BC"/>
    <w:multiLevelType w:val="hybridMultilevel"/>
    <w:tmpl w:val="6B6219EC"/>
    <w:lvl w:ilvl="0" w:tplc="0C0A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
    <w:nsid w:val="09F06718"/>
    <w:multiLevelType w:val="hybridMultilevel"/>
    <w:tmpl w:val="97E226D2"/>
    <w:lvl w:ilvl="0" w:tplc="92F0A4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1D8359A"/>
    <w:multiLevelType w:val="hybridMultilevel"/>
    <w:tmpl w:val="436CDD90"/>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3">
    <w:nsid w:val="327441F7"/>
    <w:multiLevelType w:val="hybridMultilevel"/>
    <w:tmpl w:val="5A946C42"/>
    <w:lvl w:ilvl="0" w:tplc="04090001">
      <w:start w:val="1"/>
      <w:numFmt w:val="bullet"/>
      <w:pStyle w:val="Mdeck4textbulletlist"/>
      <w:lvlText w:val=""/>
      <w:lvlJc w:val="left"/>
      <w:pPr>
        <w:ind w:left="982" w:hanging="420"/>
      </w:pPr>
      <w:rPr>
        <w:rFonts w:ascii="Symbol" w:hAnsi="Symbol"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4">
    <w:nsid w:val="45F9197B"/>
    <w:multiLevelType w:val="multilevel"/>
    <w:tmpl w:val="D812ED32"/>
    <w:lvl w:ilvl="0">
      <w:start w:val="1"/>
      <w:numFmt w:val="decimal"/>
      <w:pStyle w:val="ThesisH1"/>
      <w:lvlText w:val="%1."/>
      <w:lvlJc w:val="left"/>
      <w:pPr>
        <w:ind w:left="720" w:hanging="360"/>
      </w:pPr>
      <w:rPr>
        <w:rFonts w:asciiTheme="minorHAnsi" w:eastAsiaTheme="minorEastAsia" w:hAnsiTheme="minorHAnsi" w:cs="Times New Roman" w:hint="default"/>
        <w:i w:val="0"/>
      </w:rPr>
    </w:lvl>
    <w:lvl w:ilvl="1">
      <w:start w:val="1"/>
      <w:numFmt w:val="decimal"/>
      <w:pStyle w:val="ThesisH2"/>
      <w:isLgl/>
      <w:lvlText w:val="%1.%2."/>
      <w:lvlJc w:val="left"/>
      <w:pPr>
        <w:ind w:left="720" w:hanging="360"/>
      </w:pPr>
      <w:rPr>
        <w:rFonts w:hint="default"/>
        <w:b w:val="0"/>
        <w:i w:val="0"/>
      </w:rPr>
    </w:lvl>
    <w:lvl w:ilvl="2">
      <w:start w:val="1"/>
      <w:numFmt w:val="decimal"/>
      <w:pStyle w:val="ThesisH3"/>
      <w:isLgl/>
      <w:lvlText w:val="%1.%2.%3."/>
      <w:lvlJc w:val="left"/>
      <w:pPr>
        <w:ind w:left="1080" w:hanging="720"/>
      </w:pPr>
      <w:rPr>
        <w:rFonts w:hint="default"/>
        <w:i w:val="0"/>
      </w:rPr>
    </w:lvl>
    <w:lvl w:ilvl="3">
      <w:start w:val="1"/>
      <w:numFmt w:val="decimal"/>
      <w:pStyle w:val="ThesisH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93E00E5"/>
    <w:multiLevelType w:val="hybridMultilevel"/>
    <w:tmpl w:val="1B526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594C31"/>
    <w:multiLevelType w:val="hybridMultilevel"/>
    <w:tmpl w:val="47A61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8A3432"/>
    <w:multiLevelType w:val="multilevel"/>
    <w:tmpl w:val="7696E6A4"/>
    <w:lvl w:ilvl="0">
      <w:start w:val="1"/>
      <w:numFmt w:val="decimal"/>
      <w:pStyle w:val="Ttulo1"/>
      <w:lvlText w:val="Chapter %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822"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nsid w:val="6A214543"/>
    <w:multiLevelType w:val="hybridMultilevel"/>
    <w:tmpl w:val="C490529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nsid w:val="6FB24F76"/>
    <w:multiLevelType w:val="hybridMultilevel"/>
    <w:tmpl w:val="441E8042"/>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1620BA2"/>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2CC46BE"/>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EE01E4A"/>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1"/>
  </w:num>
  <w:num w:numId="5">
    <w:abstractNumId w:val="5"/>
  </w:num>
  <w:num w:numId="6">
    <w:abstractNumId w:val="6"/>
  </w:num>
  <w:num w:numId="7">
    <w:abstractNumId w:val="12"/>
  </w:num>
  <w:num w:numId="8">
    <w:abstractNumId w:val="7"/>
  </w:num>
  <w:num w:numId="9">
    <w:abstractNumId w:val="0"/>
  </w:num>
  <w:num w:numId="10">
    <w:abstractNumId w:val="11"/>
  </w:num>
  <w:num w:numId="11">
    <w:abstractNumId w:val="10"/>
  </w:num>
  <w:num w:numId="12">
    <w:abstractNumId w:val="9"/>
  </w:num>
  <w:num w:numId="13">
    <w:abstractNumId w:val="8"/>
  </w:num>
  <w:num w:numId="14">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defaultTableStyle w:val="thesis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1E8"/>
    <w:rsid w:val="00000179"/>
    <w:rsid w:val="00000B8B"/>
    <w:rsid w:val="0000259A"/>
    <w:rsid w:val="00002B07"/>
    <w:rsid w:val="0000309F"/>
    <w:rsid w:val="0000509D"/>
    <w:rsid w:val="00005780"/>
    <w:rsid w:val="00006B38"/>
    <w:rsid w:val="00007465"/>
    <w:rsid w:val="000079FD"/>
    <w:rsid w:val="000112AA"/>
    <w:rsid w:val="000127E3"/>
    <w:rsid w:val="000135EC"/>
    <w:rsid w:val="000138B6"/>
    <w:rsid w:val="000149BC"/>
    <w:rsid w:val="00014AD6"/>
    <w:rsid w:val="000151C8"/>
    <w:rsid w:val="000157C8"/>
    <w:rsid w:val="00020D5F"/>
    <w:rsid w:val="00021235"/>
    <w:rsid w:val="000216F1"/>
    <w:rsid w:val="00024B30"/>
    <w:rsid w:val="000316B3"/>
    <w:rsid w:val="00032FAC"/>
    <w:rsid w:val="0003621D"/>
    <w:rsid w:val="00036948"/>
    <w:rsid w:val="000377B7"/>
    <w:rsid w:val="00040602"/>
    <w:rsid w:val="00041315"/>
    <w:rsid w:val="00042739"/>
    <w:rsid w:val="000435DE"/>
    <w:rsid w:val="00044799"/>
    <w:rsid w:val="000448B3"/>
    <w:rsid w:val="00045921"/>
    <w:rsid w:val="000460D4"/>
    <w:rsid w:val="000463F5"/>
    <w:rsid w:val="00046786"/>
    <w:rsid w:val="000507FE"/>
    <w:rsid w:val="00052483"/>
    <w:rsid w:val="0005268B"/>
    <w:rsid w:val="00053364"/>
    <w:rsid w:val="00053DAA"/>
    <w:rsid w:val="00054000"/>
    <w:rsid w:val="000601F0"/>
    <w:rsid w:val="00060277"/>
    <w:rsid w:val="00060A80"/>
    <w:rsid w:val="00062C6A"/>
    <w:rsid w:val="00065939"/>
    <w:rsid w:val="00065D24"/>
    <w:rsid w:val="0006686D"/>
    <w:rsid w:val="00066A52"/>
    <w:rsid w:val="00067CFD"/>
    <w:rsid w:val="00070A59"/>
    <w:rsid w:val="00071C07"/>
    <w:rsid w:val="00073195"/>
    <w:rsid w:val="000745F1"/>
    <w:rsid w:val="0007560A"/>
    <w:rsid w:val="0007650E"/>
    <w:rsid w:val="00080391"/>
    <w:rsid w:val="00081941"/>
    <w:rsid w:val="00081D83"/>
    <w:rsid w:val="00083733"/>
    <w:rsid w:val="00083AFE"/>
    <w:rsid w:val="000864D9"/>
    <w:rsid w:val="00086C9C"/>
    <w:rsid w:val="00091D68"/>
    <w:rsid w:val="00092E9B"/>
    <w:rsid w:val="00096DCD"/>
    <w:rsid w:val="000A08ED"/>
    <w:rsid w:val="000A1871"/>
    <w:rsid w:val="000A1895"/>
    <w:rsid w:val="000A1A3F"/>
    <w:rsid w:val="000A2EE8"/>
    <w:rsid w:val="000A5668"/>
    <w:rsid w:val="000A662F"/>
    <w:rsid w:val="000B09B0"/>
    <w:rsid w:val="000B25D2"/>
    <w:rsid w:val="000B3EE5"/>
    <w:rsid w:val="000B423C"/>
    <w:rsid w:val="000C3780"/>
    <w:rsid w:val="000C4A42"/>
    <w:rsid w:val="000C570C"/>
    <w:rsid w:val="000C67C8"/>
    <w:rsid w:val="000D1527"/>
    <w:rsid w:val="000D4022"/>
    <w:rsid w:val="000D650A"/>
    <w:rsid w:val="000D7054"/>
    <w:rsid w:val="000D7EE6"/>
    <w:rsid w:val="000E1048"/>
    <w:rsid w:val="000E5420"/>
    <w:rsid w:val="000E546C"/>
    <w:rsid w:val="000F35D1"/>
    <w:rsid w:val="000F4320"/>
    <w:rsid w:val="00100C09"/>
    <w:rsid w:val="00101B4E"/>
    <w:rsid w:val="0010202D"/>
    <w:rsid w:val="00104475"/>
    <w:rsid w:val="001050FE"/>
    <w:rsid w:val="00105CC5"/>
    <w:rsid w:val="00111B0A"/>
    <w:rsid w:val="00111BCD"/>
    <w:rsid w:val="0011226E"/>
    <w:rsid w:val="001125B4"/>
    <w:rsid w:val="00113390"/>
    <w:rsid w:val="00115303"/>
    <w:rsid w:val="001156E3"/>
    <w:rsid w:val="00115803"/>
    <w:rsid w:val="00116161"/>
    <w:rsid w:val="001174D0"/>
    <w:rsid w:val="00117693"/>
    <w:rsid w:val="001200FB"/>
    <w:rsid w:val="00120294"/>
    <w:rsid w:val="00120E1E"/>
    <w:rsid w:val="00121925"/>
    <w:rsid w:val="00122846"/>
    <w:rsid w:val="00122C28"/>
    <w:rsid w:val="00123F63"/>
    <w:rsid w:val="00130A9C"/>
    <w:rsid w:val="00130F02"/>
    <w:rsid w:val="0013164F"/>
    <w:rsid w:val="00131DB5"/>
    <w:rsid w:val="0013222F"/>
    <w:rsid w:val="00132A97"/>
    <w:rsid w:val="001332AB"/>
    <w:rsid w:val="00133CC5"/>
    <w:rsid w:val="00133F5A"/>
    <w:rsid w:val="00134097"/>
    <w:rsid w:val="00134A46"/>
    <w:rsid w:val="00135A56"/>
    <w:rsid w:val="00135EF9"/>
    <w:rsid w:val="00137925"/>
    <w:rsid w:val="0014209F"/>
    <w:rsid w:val="00142690"/>
    <w:rsid w:val="001426B3"/>
    <w:rsid w:val="00143D96"/>
    <w:rsid w:val="00145598"/>
    <w:rsid w:val="00145998"/>
    <w:rsid w:val="00145B8D"/>
    <w:rsid w:val="00146008"/>
    <w:rsid w:val="00146878"/>
    <w:rsid w:val="00147682"/>
    <w:rsid w:val="00147DB0"/>
    <w:rsid w:val="001523B3"/>
    <w:rsid w:val="00152E05"/>
    <w:rsid w:val="001553BE"/>
    <w:rsid w:val="00156A24"/>
    <w:rsid w:val="001573D5"/>
    <w:rsid w:val="0016035A"/>
    <w:rsid w:val="00160E94"/>
    <w:rsid w:val="00160ECD"/>
    <w:rsid w:val="00162346"/>
    <w:rsid w:val="00162FCF"/>
    <w:rsid w:val="00167812"/>
    <w:rsid w:val="00170884"/>
    <w:rsid w:val="00170B58"/>
    <w:rsid w:val="0017396E"/>
    <w:rsid w:val="0017646F"/>
    <w:rsid w:val="00176734"/>
    <w:rsid w:val="00177808"/>
    <w:rsid w:val="00180221"/>
    <w:rsid w:val="00184903"/>
    <w:rsid w:val="00185C20"/>
    <w:rsid w:val="00186A19"/>
    <w:rsid w:val="00191B53"/>
    <w:rsid w:val="001920D1"/>
    <w:rsid w:val="001921A5"/>
    <w:rsid w:val="001945F9"/>
    <w:rsid w:val="001A0957"/>
    <w:rsid w:val="001A1E88"/>
    <w:rsid w:val="001A4BD6"/>
    <w:rsid w:val="001B327F"/>
    <w:rsid w:val="001B44A5"/>
    <w:rsid w:val="001B57AF"/>
    <w:rsid w:val="001C0DA0"/>
    <w:rsid w:val="001C103E"/>
    <w:rsid w:val="001C2184"/>
    <w:rsid w:val="001C32B7"/>
    <w:rsid w:val="001C436C"/>
    <w:rsid w:val="001C5901"/>
    <w:rsid w:val="001C689E"/>
    <w:rsid w:val="001D015C"/>
    <w:rsid w:val="001D1977"/>
    <w:rsid w:val="001D3495"/>
    <w:rsid w:val="001D5F53"/>
    <w:rsid w:val="001D61A7"/>
    <w:rsid w:val="001D6C49"/>
    <w:rsid w:val="001D71F0"/>
    <w:rsid w:val="001E13EB"/>
    <w:rsid w:val="001E297C"/>
    <w:rsid w:val="001E2CCC"/>
    <w:rsid w:val="001E359B"/>
    <w:rsid w:val="001E3902"/>
    <w:rsid w:val="001E6A93"/>
    <w:rsid w:val="001E709E"/>
    <w:rsid w:val="001E7BF4"/>
    <w:rsid w:val="001F0FA8"/>
    <w:rsid w:val="001F24B4"/>
    <w:rsid w:val="001F2B85"/>
    <w:rsid w:val="001F368B"/>
    <w:rsid w:val="001F3BFA"/>
    <w:rsid w:val="001F454D"/>
    <w:rsid w:val="001F467E"/>
    <w:rsid w:val="001F4869"/>
    <w:rsid w:val="001F4B96"/>
    <w:rsid w:val="001F73A8"/>
    <w:rsid w:val="0020041A"/>
    <w:rsid w:val="00201218"/>
    <w:rsid w:val="00204523"/>
    <w:rsid w:val="00206225"/>
    <w:rsid w:val="00206350"/>
    <w:rsid w:val="00206447"/>
    <w:rsid w:val="00206EEE"/>
    <w:rsid w:val="00211613"/>
    <w:rsid w:val="00211A48"/>
    <w:rsid w:val="00212FE2"/>
    <w:rsid w:val="0021400C"/>
    <w:rsid w:val="00215406"/>
    <w:rsid w:val="00215865"/>
    <w:rsid w:val="00215FBE"/>
    <w:rsid w:val="002162A0"/>
    <w:rsid w:val="00216AB6"/>
    <w:rsid w:val="00220079"/>
    <w:rsid w:val="00221B45"/>
    <w:rsid w:val="002226A3"/>
    <w:rsid w:val="002241A0"/>
    <w:rsid w:val="00225244"/>
    <w:rsid w:val="00233672"/>
    <w:rsid w:val="00234DF3"/>
    <w:rsid w:val="002355AD"/>
    <w:rsid w:val="00237EF0"/>
    <w:rsid w:val="0024057E"/>
    <w:rsid w:val="00240C7B"/>
    <w:rsid w:val="00242E60"/>
    <w:rsid w:val="00244271"/>
    <w:rsid w:val="002445B5"/>
    <w:rsid w:val="002447B3"/>
    <w:rsid w:val="00252416"/>
    <w:rsid w:val="00253E49"/>
    <w:rsid w:val="002569A0"/>
    <w:rsid w:val="002610EF"/>
    <w:rsid w:val="00262349"/>
    <w:rsid w:val="002634ED"/>
    <w:rsid w:val="00264B60"/>
    <w:rsid w:val="002654E1"/>
    <w:rsid w:val="00265C10"/>
    <w:rsid w:val="002679AB"/>
    <w:rsid w:val="002706B4"/>
    <w:rsid w:val="00272636"/>
    <w:rsid w:val="00274A5F"/>
    <w:rsid w:val="00275386"/>
    <w:rsid w:val="0028154C"/>
    <w:rsid w:val="00281B2E"/>
    <w:rsid w:val="0028248E"/>
    <w:rsid w:val="00282782"/>
    <w:rsid w:val="00283D65"/>
    <w:rsid w:val="00283EF2"/>
    <w:rsid w:val="002853A8"/>
    <w:rsid w:val="002872D3"/>
    <w:rsid w:val="00291B9E"/>
    <w:rsid w:val="00291E20"/>
    <w:rsid w:val="002922D4"/>
    <w:rsid w:val="002928AA"/>
    <w:rsid w:val="0029481B"/>
    <w:rsid w:val="00294B60"/>
    <w:rsid w:val="00296838"/>
    <w:rsid w:val="002A0953"/>
    <w:rsid w:val="002A1440"/>
    <w:rsid w:val="002A3195"/>
    <w:rsid w:val="002A3F03"/>
    <w:rsid w:val="002A63B8"/>
    <w:rsid w:val="002A7CB5"/>
    <w:rsid w:val="002A7EFB"/>
    <w:rsid w:val="002B0D69"/>
    <w:rsid w:val="002B1DF3"/>
    <w:rsid w:val="002B40BE"/>
    <w:rsid w:val="002B4489"/>
    <w:rsid w:val="002B49F1"/>
    <w:rsid w:val="002B4DCD"/>
    <w:rsid w:val="002B6131"/>
    <w:rsid w:val="002B6D7B"/>
    <w:rsid w:val="002B7823"/>
    <w:rsid w:val="002B797C"/>
    <w:rsid w:val="002B7F2E"/>
    <w:rsid w:val="002C081B"/>
    <w:rsid w:val="002C3505"/>
    <w:rsid w:val="002C3F2C"/>
    <w:rsid w:val="002C63AA"/>
    <w:rsid w:val="002D20BB"/>
    <w:rsid w:val="002D22AC"/>
    <w:rsid w:val="002D2394"/>
    <w:rsid w:val="002D3C30"/>
    <w:rsid w:val="002D4A57"/>
    <w:rsid w:val="002D5FC0"/>
    <w:rsid w:val="002D78CA"/>
    <w:rsid w:val="002D7D4C"/>
    <w:rsid w:val="002E4184"/>
    <w:rsid w:val="002E48F0"/>
    <w:rsid w:val="002E5141"/>
    <w:rsid w:val="002E547C"/>
    <w:rsid w:val="002E6B9C"/>
    <w:rsid w:val="002E7681"/>
    <w:rsid w:val="002F0F73"/>
    <w:rsid w:val="002F1FCC"/>
    <w:rsid w:val="002F2CC9"/>
    <w:rsid w:val="002F2D83"/>
    <w:rsid w:val="002F364B"/>
    <w:rsid w:val="002F707D"/>
    <w:rsid w:val="002F7294"/>
    <w:rsid w:val="002F74D3"/>
    <w:rsid w:val="003020CF"/>
    <w:rsid w:val="00302A2E"/>
    <w:rsid w:val="0030475F"/>
    <w:rsid w:val="0030679E"/>
    <w:rsid w:val="00306B0E"/>
    <w:rsid w:val="003148B3"/>
    <w:rsid w:val="003149A8"/>
    <w:rsid w:val="00314BD0"/>
    <w:rsid w:val="003163F6"/>
    <w:rsid w:val="0031734D"/>
    <w:rsid w:val="0032056B"/>
    <w:rsid w:val="003222B7"/>
    <w:rsid w:val="0032318F"/>
    <w:rsid w:val="00323D94"/>
    <w:rsid w:val="003241EB"/>
    <w:rsid w:val="00330155"/>
    <w:rsid w:val="00330A44"/>
    <w:rsid w:val="00332089"/>
    <w:rsid w:val="0033279F"/>
    <w:rsid w:val="00334F19"/>
    <w:rsid w:val="00335302"/>
    <w:rsid w:val="00335A6E"/>
    <w:rsid w:val="0034013C"/>
    <w:rsid w:val="00340C81"/>
    <w:rsid w:val="00340C8A"/>
    <w:rsid w:val="00343AB7"/>
    <w:rsid w:val="0034470C"/>
    <w:rsid w:val="003471BA"/>
    <w:rsid w:val="00353BD2"/>
    <w:rsid w:val="0035425F"/>
    <w:rsid w:val="00356E1A"/>
    <w:rsid w:val="00361842"/>
    <w:rsid w:val="00362572"/>
    <w:rsid w:val="003635A6"/>
    <w:rsid w:val="00363617"/>
    <w:rsid w:val="00363EEE"/>
    <w:rsid w:val="003660E5"/>
    <w:rsid w:val="003672A5"/>
    <w:rsid w:val="00367591"/>
    <w:rsid w:val="0037061A"/>
    <w:rsid w:val="003711F0"/>
    <w:rsid w:val="00372D6E"/>
    <w:rsid w:val="00373F65"/>
    <w:rsid w:val="003804E3"/>
    <w:rsid w:val="003821AF"/>
    <w:rsid w:val="0038247A"/>
    <w:rsid w:val="00385BB7"/>
    <w:rsid w:val="003876F5"/>
    <w:rsid w:val="00392FC4"/>
    <w:rsid w:val="0039379D"/>
    <w:rsid w:val="00393836"/>
    <w:rsid w:val="00394ADF"/>
    <w:rsid w:val="00397E5A"/>
    <w:rsid w:val="003A003E"/>
    <w:rsid w:val="003A2063"/>
    <w:rsid w:val="003A32E3"/>
    <w:rsid w:val="003A3515"/>
    <w:rsid w:val="003A43A3"/>
    <w:rsid w:val="003A695B"/>
    <w:rsid w:val="003A72F5"/>
    <w:rsid w:val="003B2666"/>
    <w:rsid w:val="003B3CB1"/>
    <w:rsid w:val="003B3D22"/>
    <w:rsid w:val="003B4993"/>
    <w:rsid w:val="003B55D7"/>
    <w:rsid w:val="003B5EC4"/>
    <w:rsid w:val="003C0709"/>
    <w:rsid w:val="003C070A"/>
    <w:rsid w:val="003C10F8"/>
    <w:rsid w:val="003C172F"/>
    <w:rsid w:val="003C2EC1"/>
    <w:rsid w:val="003C4A7E"/>
    <w:rsid w:val="003C59AF"/>
    <w:rsid w:val="003C7118"/>
    <w:rsid w:val="003C7120"/>
    <w:rsid w:val="003D4498"/>
    <w:rsid w:val="003D4FED"/>
    <w:rsid w:val="003D57A0"/>
    <w:rsid w:val="003D59DD"/>
    <w:rsid w:val="003D6860"/>
    <w:rsid w:val="003D713F"/>
    <w:rsid w:val="003D7E70"/>
    <w:rsid w:val="003E32B1"/>
    <w:rsid w:val="003E4338"/>
    <w:rsid w:val="003E452E"/>
    <w:rsid w:val="003E4F98"/>
    <w:rsid w:val="003E721A"/>
    <w:rsid w:val="003E749A"/>
    <w:rsid w:val="003F0438"/>
    <w:rsid w:val="003F1625"/>
    <w:rsid w:val="003F1EC4"/>
    <w:rsid w:val="003F2AD0"/>
    <w:rsid w:val="003F3D8D"/>
    <w:rsid w:val="003F49C7"/>
    <w:rsid w:val="003F51E2"/>
    <w:rsid w:val="003F6F68"/>
    <w:rsid w:val="003F7318"/>
    <w:rsid w:val="003F79AF"/>
    <w:rsid w:val="00401A56"/>
    <w:rsid w:val="00401DA4"/>
    <w:rsid w:val="00403B12"/>
    <w:rsid w:val="00404657"/>
    <w:rsid w:val="00405DDC"/>
    <w:rsid w:val="0040693D"/>
    <w:rsid w:val="00407B3D"/>
    <w:rsid w:val="0041277A"/>
    <w:rsid w:val="00412C99"/>
    <w:rsid w:val="0041534A"/>
    <w:rsid w:val="004155BA"/>
    <w:rsid w:val="00415700"/>
    <w:rsid w:val="00416DB9"/>
    <w:rsid w:val="0041759B"/>
    <w:rsid w:val="00420770"/>
    <w:rsid w:val="00421605"/>
    <w:rsid w:val="004224B4"/>
    <w:rsid w:val="00423660"/>
    <w:rsid w:val="0042503E"/>
    <w:rsid w:val="004264F9"/>
    <w:rsid w:val="004328C4"/>
    <w:rsid w:val="00432E12"/>
    <w:rsid w:val="00433653"/>
    <w:rsid w:val="004340BE"/>
    <w:rsid w:val="0043685A"/>
    <w:rsid w:val="00436E19"/>
    <w:rsid w:val="00442177"/>
    <w:rsid w:val="004428F1"/>
    <w:rsid w:val="00442A75"/>
    <w:rsid w:val="00442DD6"/>
    <w:rsid w:val="00444918"/>
    <w:rsid w:val="004501A9"/>
    <w:rsid w:val="00450826"/>
    <w:rsid w:val="00452F39"/>
    <w:rsid w:val="0045639E"/>
    <w:rsid w:val="004609D8"/>
    <w:rsid w:val="00461166"/>
    <w:rsid w:val="00461914"/>
    <w:rsid w:val="00462BA7"/>
    <w:rsid w:val="004676AB"/>
    <w:rsid w:val="0047478D"/>
    <w:rsid w:val="00475980"/>
    <w:rsid w:val="00480601"/>
    <w:rsid w:val="00481D9B"/>
    <w:rsid w:val="00482B0F"/>
    <w:rsid w:val="00484963"/>
    <w:rsid w:val="004860FD"/>
    <w:rsid w:val="00491779"/>
    <w:rsid w:val="004951CA"/>
    <w:rsid w:val="004963ED"/>
    <w:rsid w:val="004A0494"/>
    <w:rsid w:val="004A5872"/>
    <w:rsid w:val="004A6238"/>
    <w:rsid w:val="004A72B5"/>
    <w:rsid w:val="004B078D"/>
    <w:rsid w:val="004B5BE1"/>
    <w:rsid w:val="004B63DC"/>
    <w:rsid w:val="004B6E6C"/>
    <w:rsid w:val="004C0457"/>
    <w:rsid w:val="004C145B"/>
    <w:rsid w:val="004C26FA"/>
    <w:rsid w:val="004C2CB6"/>
    <w:rsid w:val="004C4632"/>
    <w:rsid w:val="004C54E0"/>
    <w:rsid w:val="004C5F58"/>
    <w:rsid w:val="004C5FAD"/>
    <w:rsid w:val="004C79C0"/>
    <w:rsid w:val="004C7E4A"/>
    <w:rsid w:val="004D063D"/>
    <w:rsid w:val="004D085D"/>
    <w:rsid w:val="004D2915"/>
    <w:rsid w:val="004D2974"/>
    <w:rsid w:val="004D2A67"/>
    <w:rsid w:val="004D3D0B"/>
    <w:rsid w:val="004D5FCB"/>
    <w:rsid w:val="004D7DB0"/>
    <w:rsid w:val="004E015A"/>
    <w:rsid w:val="004E0363"/>
    <w:rsid w:val="004E2DF9"/>
    <w:rsid w:val="004E35D4"/>
    <w:rsid w:val="004E3FCB"/>
    <w:rsid w:val="004E6E89"/>
    <w:rsid w:val="004E77F8"/>
    <w:rsid w:val="004F0882"/>
    <w:rsid w:val="004F0C91"/>
    <w:rsid w:val="004F0D81"/>
    <w:rsid w:val="004F1440"/>
    <w:rsid w:val="004F19BC"/>
    <w:rsid w:val="004F279F"/>
    <w:rsid w:val="004F34D7"/>
    <w:rsid w:val="004F3FF6"/>
    <w:rsid w:val="004F67E3"/>
    <w:rsid w:val="004F7AF8"/>
    <w:rsid w:val="005018D3"/>
    <w:rsid w:val="005038BC"/>
    <w:rsid w:val="0050664E"/>
    <w:rsid w:val="00507163"/>
    <w:rsid w:val="005102A1"/>
    <w:rsid w:val="00511147"/>
    <w:rsid w:val="0051429D"/>
    <w:rsid w:val="005144B5"/>
    <w:rsid w:val="00514D54"/>
    <w:rsid w:val="00520CB2"/>
    <w:rsid w:val="00524BF6"/>
    <w:rsid w:val="005261C6"/>
    <w:rsid w:val="00526A23"/>
    <w:rsid w:val="0052716A"/>
    <w:rsid w:val="00527B4F"/>
    <w:rsid w:val="005301E5"/>
    <w:rsid w:val="005311A0"/>
    <w:rsid w:val="005320F3"/>
    <w:rsid w:val="00532200"/>
    <w:rsid w:val="0053236E"/>
    <w:rsid w:val="00532EFE"/>
    <w:rsid w:val="005332CD"/>
    <w:rsid w:val="00534775"/>
    <w:rsid w:val="00535B4F"/>
    <w:rsid w:val="00536514"/>
    <w:rsid w:val="00536BC3"/>
    <w:rsid w:val="00541D64"/>
    <w:rsid w:val="00542686"/>
    <w:rsid w:val="0054276C"/>
    <w:rsid w:val="00543FA2"/>
    <w:rsid w:val="00544DBA"/>
    <w:rsid w:val="00545FDE"/>
    <w:rsid w:val="005467AB"/>
    <w:rsid w:val="00546FEE"/>
    <w:rsid w:val="005473E6"/>
    <w:rsid w:val="005545AB"/>
    <w:rsid w:val="005545F0"/>
    <w:rsid w:val="00560BC0"/>
    <w:rsid w:val="0056267A"/>
    <w:rsid w:val="00565C9F"/>
    <w:rsid w:val="00565EA4"/>
    <w:rsid w:val="00567401"/>
    <w:rsid w:val="005702C6"/>
    <w:rsid w:val="00574C74"/>
    <w:rsid w:val="00576328"/>
    <w:rsid w:val="005774A3"/>
    <w:rsid w:val="00581A2D"/>
    <w:rsid w:val="00582A33"/>
    <w:rsid w:val="0058484D"/>
    <w:rsid w:val="005854F2"/>
    <w:rsid w:val="005929DA"/>
    <w:rsid w:val="00593CD1"/>
    <w:rsid w:val="00595C95"/>
    <w:rsid w:val="00596EA2"/>
    <w:rsid w:val="005A1A0A"/>
    <w:rsid w:val="005A2731"/>
    <w:rsid w:val="005A36A4"/>
    <w:rsid w:val="005A3DCE"/>
    <w:rsid w:val="005A69E6"/>
    <w:rsid w:val="005A710D"/>
    <w:rsid w:val="005B021D"/>
    <w:rsid w:val="005B13A9"/>
    <w:rsid w:val="005B230E"/>
    <w:rsid w:val="005B273C"/>
    <w:rsid w:val="005B2969"/>
    <w:rsid w:val="005B32ED"/>
    <w:rsid w:val="005B353B"/>
    <w:rsid w:val="005B3F6A"/>
    <w:rsid w:val="005B5A67"/>
    <w:rsid w:val="005B7EC0"/>
    <w:rsid w:val="005C072D"/>
    <w:rsid w:val="005C4DC4"/>
    <w:rsid w:val="005C504B"/>
    <w:rsid w:val="005C521E"/>
    <w:rsid w:val="005C7332"/>
    <w:rsid w:val="005D078C"/>
    <w:rsid w:val="005D2282"/>
    <w:rsid w:val="005D39A9"/>
    <w:rsid w:val="005D3BA1"/>
    <w:rsid w:val="005E24CD"/>
    <w:rsid w:val="005E3E8A"/>
    <w:rsid w:val="005E4410"/>
    <w:rsid w:val="005E464E"/>
    <w:rsid w:val="005F433D"/>
    <w:rsid w:val="005F495F"/>
    <w:rsid w:val="005F4CEA"/>
    <w:rsid w:val="005F54C2"/>
    <w:rsid w:val="005F7EC6"/>
    <w:rsid w:val="0060064D"/>
    <w:rsid w:val="00600FC3"/>
    <w:rsid w:val="006027DD"/>
    <w:rsid w:val="00603AA4"/>
    <w:rsid w:val="00603BFF"/>
    <w:rsid w:val="00603CC6"/>
    <w:rsid w:val="0060512B"/>
    <w:rsid w:val="00605432"/>
    <w:rsid w:val="006055F8"/>
    <w:rsid w:val="00605E6F"/>
    <w:rsid w:val="00607494"/>
    <w:rsid w:val="0061017D"/>
    <w:rsid w:val="00610519"/>
    <w:rsid w:val="00610A0C"/>
    <w:rsid w:val="006122B2"/>
    <w:rsid w:val="00612558"/>
    <w:rsid w:val="00612FA0"/>
    <w:rsid w:val="006138B1"/>
    <w:rsid w:val="006140D0"/>
    <w:rsid w:val="00616D32"/>
    <w:rsid w:val="00616DA4"/>
    <w:rsid w:val="0062076C"/>
    <w:rsid w:val="00622CD3"/>
    <w:rsid w:val="006244A4"/>
    <w:rsid w:val="00624C6A"/>
    <w:rsid w:val="00625429"/>
    <w:rsid w:val="0062609D"/>
    <w:rsid w:val="00631553"/>
    <w:rsid w:val="00635C04"/>
    <w:rsid w:val="0063724D"/>
    <w:rsid w:val="0063749C"/>
    <w:rsid w:val="00637BC1"/>
    <w:rsid w:val="00642EED"/>
    <w:rsid w:val="006448A8"/>
    <w:rsid w:val="00647614"/>
    <w:rsid w:val="00650459"/>
    <w:rsid w:val="006510C2"/>
    <w:rsid w:val="00651F6A"/>
    <w:rsid w:val="006544F8"/>
    <w:rsid w:val="0065542C"/>
    <w:rsid w:val="00656C96"/>
    <w:rsid w:val="0065719C"/>
    <w:rsid w:val="00663D5B"/>
    <w:rsid w:val="006652B5"/>
    <w:rsid w:val="00666DE5"/>
    <w:rsid w:val="006675F0"/>
    <w:rsid w:val="00667AF6"/>
    <w:rsid w:val="00670F12"/>
    <w:rsid w:val="0067293C"/>
    <w:rsid w:val="00672980"/>
    <w:rsid w:val="00673019"/>
    <w:rsid w:val="0067318C"/>
    <w:rsid w:val="00675140"/>
    <w:rsid w:val="00675A1E"/>
    <w:rsid w:val="0068075C"/>
    <w:rsid w:val="006812EC"/>
    <w:rsid w:val="00681A67"/>
    <w:rsid w:val="00681E5E"/>
    <w:rsid w:val="00682288"/>
    <w:rsid w:val="00684CE6"/>
    <w:rsid w:val="00685697"/>
    <w:rsid w:val="006907A3"/>
    <w:rsid w:val="006919CF"/>
    <w:rsid w:val="0069201C"/>
    <w:rsid w:val="00692B42"/>
    <w:rsid w:val="00692E28"/>
    <w:rsid w:val="00693052"/>
    <w:rsid w:val="00694173"/>
    <w:rsid w:val="0069418F"/>
    <w:rsid w:val="006959ED"/>
    <w:rsid w:val="00695A4D"/>
    <w:rsid w:val="00695AA6"/>
    <w:rsid w:val="00696362"/>
    <w:rsid w:val="00696734"/>
    <w:rsid w:val="00697AD4"/>
    <w:rsid w:val="006A17A4"/>
    <w:rsid w:val="006A4F63"/>
    <w:rsid w:val="006B12B3"/>
    <w:rsid w:val="006B1BC6"/>
    <w:rsid w:val="006B2127"/>
    <w:rsid w:val="006B3959"/>
    <w:rsid w:val="006B41CE"/>
    <w:rsid w:val="006B58BA"/>
    <w:rsid w:val="006B5FB3"/>
    <w:rsid w:val="006B64F4"/>
    <w:rsid w:val="006C0901"/>
    <w:rsid w:val="006C110A"/>
    <w:rsid w:val="006C1165"/>
    <w:rsid w:val="006C3255"/>
    <w:rsid w:val="006C4D52"/>
    <w:rsid w:val="006D16A2"/>
    <w:rsid w:val="006D22BA"/>
    <w:rsid w:val="006D2995"/>
    <w:rsid w:val="006D4877"/>
    <w:rsid w:val="006D6BB7"/>
    <w:rsid w:val="006E42E1"/>
    <w:rsid w:val="006E51AA"/>
    <w:rsid w:val="006E60CF"/>
    <w:rsid w:val="006E64DC"/>
    <w:rsid w:val="006E6F98"/>
    <w:rsid w:val="006E7155"/>
    <w:rsid w:val="006F0E6D"/>
    <w:rsid w:val="006F2B74"/>
    <w:rsid w:val="006F722E"/>
    <w:rsid w:val="007005B5"/>
    <w:rsid w:val="0070211A"/>
    <w:rsid w:val="007024CB"/>
    <w:rsid w:val="00711568"/>
    <w:rsid w:val="0071250E"/>
    <w:rsid w:val="007158A5"/>
    <w:rsid w:val="00715BCD"/>
    <w:rsid w:val="007171F4"/>
    <w:rsid w:val="007177B7"/>
    <w:rsid w:val="0072194D"/>
    <w:rsid w:val="007220EB"/>
    <w:rsid w:val="00723034"/>
    <w:rsid w:val="00725139"/>
    <w:rsid w:val="0072596A"/>
    <w:rsid w:val="00730617"/>
    <w:rsid w:val="00730712"/>
    <w:rsid w:val="00733BB5"/>
    <w:rsid w:val="00733EBE"/>
    <w:rsid w:val="007359D6"/>
    <w:rsid w:val="007371A0"/>
    <w:rsid w:val="00737201"/>
    <w:rsid w:val="00740C15"/>
    <w:rsid w:val="00742BEC"/>
    <w:rsid w:val="007444CE"/>
    <w:rsid w:val="0074493A"/>
    <w:rsid w:val="0074631F"/>
    <w:rsid w:val="00746AD7"/>
    <w:rsid w:val="0075083F"/>
    <w:rsid w:val="00752BF5"/>
    <w:rsid w:val="0075656B"/>
    <w:rsid w:val="00756699"/>
    <w:rsid w:val="00761ACE"/>
    <w:rsid w:val="00761FAB"/>
    <w:rsid w:val="00762264"/>
    <w:rsid w:val="00762E64"/>
    <w:rsid w:val="00767F08"/>
    <w:rsid w:val="0077240C"/>
    <w:rsid w:val="00772573"/>
    <w:rsid w:val="00772F66"/>
    <w:rsid w:val="00773F3D"/>
    <w:rsid w:val="00775838"/>
    <w:rsid w:val="00776114"/>
    <w:rsid w:val="00777639"/>
    <w:rsid w:val="00784870"/>
    <w:rsid w:val="007869B5"/>
    <w:rsid w:val="00786B15"/>
    <w:rsid w:val="00787985"/>
    <w:rsid w:val="00792BFC"/>
    <w:rsid w:val="00792F4C"/>
    <w:rsid w:val="00793239"/>
    <w:rsid w:val="007934F3"/>
    <w:rsid w:val="00793851"/>
    <w:rsid w:val="00795AC2"/>
    <w:rsid w:val="007A041F"/>
    <w:rsid w:val="007A08C0"/>
    <w:rsid w:val="007A2BC8"/>
    <w:rsid w:val="007A3B7B"/>
    <w:rsid w:val="007A4B80"/>
    <w:rsid w:val="007A5EE9"/>
    <w:rsid w:val="007A7B76"/>
    <w:rsid w:val="007B05B2"/>
    <w:rsid w:val="007B2A98"/>
    <w:rsid w:val="007B46E6"/>
    <w:rsid w:val="007B5DEC"/>
    <w:rsid w:val="007C478C"/>
    <w:rsid w:val="007C557D"/>
    <w:rsid w:val="007C5EB3"/>
    <w:rsid w:val="007D09EC"/>
    <w:rsid w:val="007D10A1"/>
    <w:rsid w:val="007D15EE"/>
    <w:rsid w:val="007D27DF"/>
    <w:rsid w:val="007D2BF9"/>
    <w:rsid w:val="007D5662"/>
    <w:rsid w:val="007D6496"/>
    <w:rsid w:val="007D6F02"/>
    <w:rsid w:val="007D728D"/>
    <w:rsid w:val="007D75A2"/>
    <w:rsid w:val="007D7EE7"/>
    <w:rsid w:val="007E163A"/>
    <w:rsid w:val="007E1C4C"/>
    <w:rsid w:val="007F2B93"/>
    <w:rsid w:val="007F2F54"/>
    <w:rsid w:val="007F444F"/>
    <w:rsid w:val="007F4829"/>
    <w:rsid w:val="007F4965"/>
    <w:rsid w:val="00800A00"/>
    <w:rsid w:val="00802752"/>
    <w:rsid w:val="00802904"/>
    <w:rsid w:val="00806241"/>
    <w:rsid w:val="008064E9"/>
    <w:rsid w:val="008070FA"/>
    <w:rsid w:val="008107C7"/>
    <w:rsid w:val="00813C38"/>
    <w:rsid w:val="008147C3"/>
    <w:rsid w:val="00822119"/>
    <w:rsid w:val="008225F7"/>
    <w:rsid w:val="0082329D"/>
    <w:rsid w:val="00824D1D"/>
    <w:rsid w:val="00824EAD"/>
    <w:rsid w:val="00825CA1"/>
    <w:rsid w:val="00826DC8"/>
    <w:rsid w:val="008270FA"/>
    <w:rsid w:val="00830A1A"/>
    <w:rsid w:val="008332EE"/>
    <w:rsid w:val="0083346C"/>
    <w:rsid w:val="00833EB1"/>
    <w:rsid w:val="00833EBB"/>
    <w:rsid w:val="008358C7"/>
    <w:rsid w:val="00835D56"/>
    <w:rsid w:val="008431D6"/>
    <w:rsid w:val="00843C29"/>
    <w:rsid w:val="00844FD5"/>
    <w:rsid w:val="00845573"/>
    <w:rsid w:val="00845C3F"/>
    <w:rsid w:val="00845E36"/>
    <w:rsid w:val="00847A3C"/>
    <w:rsid w:val="00847A68"/>
    <w:rsid w:val="008501C0"/>
    <w:rsid w:val="008514D1"/>
    <w:rsid w:val="00852A6C"/>
    <w:rsid w:val="00852F37"/>
    <w:rsid w:val="0085352F"/>
    <w:rsid w:val="008559D4"/>
    <w:rsid w:val="00856E07"/>
    <w:rsid w:val="0085715B"/>
    <w:rsid w:val="00857EFE"/>
    <w:rsid w:val="0086441C"/>
    <w:rsid w:val="0086482F"/>
    <w:rsid w:val="008678C7"/>
    <w:rsid w:val="00876292"/>
    <w:rsid w:val="0087720F"/>
    <w:rsid w:val="00877213"/>
    <w:rsid w:val="00877409"/>
    <w:rsid w:val="00882D32"/>
    <w:rsid w:val="00883D15"/>
    <w:rsid w:val="00886A7E"/>
    <w:rsid w:val="00886FE6"/>
    <w:rsid w:val="008878D2"/>
    <w:rsid w:val="0089102D"/>
    <w:rsid w:val="008915E3"/>
    <w:rsid w:val="00893315"/>
    <w:rsid w:val="00893CE8"/>
    <w:rsid w:val="008A0C7B"/>
    <w:rsid w:val="008A1BFD"/>
    <w:rsid w:val="008A2340"/>
    <w:rsid w:val="008A3494"/>
    <w:rsid w:val="008A440C"/>
    <w:rsid w:val="008B15B8"/>
    <w:rsid w:val="008B33F6"/>
    <w:rsid w:val="008B516C"/>
    <w:rsid w:val="008C7648"/>
    <w:rsid w:val="008D0CF2"/>
    <w:rsid w:val="008D1407"/>
    <w:rsid w:val="008D2879"/>
    <w:rsid w:val="008D2B87"/>
    <w:rsid w:val="008D39CC"/>
    <w:rsid w:val="008D3EB4"/>
    <w:rsid w:val="008D6797"/>
    <w:rsid w:val="008E02D1"/>
    <w:rsid w:val="008E0A43"/>
    <w:rsid w:val="008E2A26"/>
    <w:rsid w:val="008E2C1A"/>
    <w:rsid w:val="008E4C3B"/>
    <w:rsid w:val="008E5130"/>
    <w:rsid w:val="008E550D"/>
    <w:rsid w:val="008E56DC"/>
    <w:rsid w:val="008E5ECF"/>
    <w:rsid w:val="008E5F71"/>
    <w:rsid w:val="008E6222"/>
    <w:rsid w:val="008E6294"/>
    <w:rsid w:val="008E6B3E"/>
    <w:rsid w:val="008F3749"/>
    <w:rsid w:val="008F5611"/>
    <w:rsid w:val="008F7A4C"/>
    <w:rsid w:val="008F7BD3"/>
    <w:rsid w:val="00900D20"/>
    <w:rsid w:val="009024DD"/>
    <w:rsid w:val="009052E9"/>
    <w:rsid w:val="009056FA"/>
    <w:rsid w:val="00905887"/>
    <w:rsid w:val="00906022"/>
    <w:rsid w:val="009122A3"/>
    <w:rsid w:val="00914AE3"/>
    <w:rsid w:val="00916959"/>
    <w:rsid w:val="00916F46"/>
    <w:rsid w:val="00920105"/>
    <w:rsid w:val="00921F95"/>
    <w:rsid w:val="0092438B"/>
    <w:rsid w:val="009245E0"/>
    <w:rsid w:val="009247E8"/>
    <w:rsid w:val="0092511E"/>
    <w:rsid w:val="009256C4"/>
    <w:rsid w:val="00925C73"/>
    <w:rsid w:val="00925FAB"/>
    <w:rsid w:val="00927716"/>
    <w:rsid w:val="00933C96"/>
    <w:rsid w:val="00934B65"/>
    <w:rsid w:val="00934D2A"/>
    <w:rsid w:val="00934FC8"/>
    <w:rsid w:val="00936390"/>
    <w:rsid w:val="00936DA1"/>
    <w:rsid w:val="00936FE8"/>
    <w:rsid w:val="0093711D"/>
    <w:rsid w:val="00942C10"/>
    <w:rsid w:val="00943512"/>
    <w:rsid w:val="009436C0"/>
    <w:rsid w:val="00944C9E"/>
    <w:rsid w:val="00945535"/>
    <w:rsid w:val="00950514"/>
    <w:rsid w:val="00951727"/>
    <w:rsid w:val="009538E5"/>
    <w:rsid w:val="009541B0"/>
    <w:rsid w:val="009544A5"/>
    <w:rsid w:val="009612BE"/>
    <w:rsid w:val="00962817"/>
    <w:rsid w:val="00967785"/>
    <w:rsid w:val="0097050F"/>
    <w:rsid w:val="009736C3"/>
    <w:rsid w:val="009744E7"/>
    <w:rsid w:val="00975119"/>
    <w:rsid w:val="00975613"/>
    <w:rsid w:val="00975C94"/>
    <w:rsid w:val="009766AF"/>
    <w:rsid w:val="009779BA"/>
    <w:rsid w:val="009802DA"/>
    <w:rsid w:val="009843A7"/>
    <w:rsid w:val="0098488A"/>
    <w:rsid w:val="00984B7E"/>
    <w:rsid w:val="00984E7E"/>
    <w:rsid w:val="009857E1"/>
    <w:rsid w:val="009871B2"/>
    <w:rsid w:val="009908DC"/>
    <w:rsid w:val="0099188F"/>
    <w:rsid w:val="00994B12"/>
    <w:rsid w:val="00995BDB"/>
    <w:rsid w:val="009971EE"/>
    <w:rsid w:val="009A02A4"/>
    <w:rsid w:val="009A1CD7"/>
    <w:rsid w:val="009A2349"/>
    <w:rsid w:val="009A2C2A"/>
    <w:rsid w:val="009B0325"/>
    <w:rsid w:val="009B29EC"/>
    <w:rsid w:val="009B474E"/>
    <w:rsid w:val="009B5A95"/>
    <w:rsid w:val="009B795A"/>
    <w:rsid w:val="009B7E8E"/>
    <w:rsid w:val="009C2FF1"/>
    <w:rsid w:val="009C3324"/>
    <w:rsid w:val="009C576D"/>
    <w:rsid w:val="009C70D2"/>
    <w:rsid w:val="009C74B1"/>
    <w:rsid w:val="009D0F1F"/>
    <w:rsid w:val="009D18E1"/>
    <w:rsid w:val="009D26BB"/>
    <w:rsid w:val="009D5009"/>
    <w:rsid w:val="009D6E92"/>
    <w:rsid w:val="009E0E3A"/>
    <w:rsid w:val="009E0E46"/>
    <w:rsid w:val="009E2411"/>
    <w:rsid w:val="009E2661"/>
    <w:rsid w:val="009E2869"/>
    <w:rsid w:val="009E34FA"/>
    <w:rsid w:val="009E4A5F"/>
    <w:rsid w:val="009E5AB9"/>
    <w:rsid w:val="009E62CE"/>
    <w:rsid w:val="009E6BED"/>
    <w:rsid w:val="009E6C02"/>
    <w:rsid w:val="009F0E62"/>
    <w:rsid w:val="009F26EC"/>
    <w:rsid w:val="009F62B5"/>
    <w:rsid w:val="009F6AA2"/>
    <w:rsid w:val="00A0446E"/>
    <w:rsid w:val="00A064AF"/>
    <w:rsid w:val="00A06F5C"/>
    <w:rsid w:val="00A07741"/>
    <w:rsid w:val="00A07FA7"/>
    <w:rsid w:val="00A11011"/>
    <w:rsid w:val="00A12A99"/>
    <w:rsid w:val="00A14B7F"/>
    <w:rsid w:val="00A14CB8"/>
    <w:rsid w:val="00A14F84"/>
    <w:rsid w:val="00A20315"/>
    <w:rsid w:val="00A21173"/>
    <w:rsid w:val="00A21D5F"/>
    <w:rsid w:val="00A22201"/>
    <w:rsid w:val="00A22905"/>
    <w:rsid w:val="00A22E93"/>
    <w:rsid w:val="00A24D81"/>
    <w:rsid w:val="00A251D4"/>
    <w:rsid w:val="00A264CF"/>
    <w:rsid w:val="00A265F6"/>
    <w:rsid w:val="00A30714"/>
    <w:rsid w:val="00A31BBC"/>
    <w:rsid w:val="00A32B8B"/>
    <w:rsid w:val="00A352DF"/>
    <w:rsid w:val="00A3538D"/>
    <w:rsid w:val="00A368CA"/>
    <w:rsid w:val="00A4098B"/>
    <w:rsid w:val="00A441CF"/>
    <w:rsid w:val="00A479F0"/>
    <w:rsid w:val="00A5134F"/>
    <w:rsid w:val="00A519D3"/>
    <w:rsid w:val="00A52EAC"/>
    <w:rsid w:val="00A52F50"/>
    <w:rsid w:val="00A53717"/>
    <w:rsid w:val="00A55178"/>
    <w:rsid w:val="00A555A5"/>
    <w:rsid w:val="00A564A0"/>
    <w:rsid w:val="00A5667A"/>
    <w:rsid w:val="00A57F4E"/>
    <w:rsid w:val="00A60266"/>
    <w:rsid w:val="00A604A7"/>
    <w:rsid w:val="00A61224"/>
    <w:rsid w:val="00A63C61"/>
    <w:rsid w:val="00A64071"/>
    <w:rsid w:val="00A658C6"/>
    <w:rsid w:val="00A6694E"/>
    <w:rsid w:val="00A74A05"/>
    <w:rsid w:val="00A75C11"/>
    <w:rsid w:val="00A75D78"/>
    <w:rsid w:val="00A776A6"/>
    <w:rsid w:val="00A81B54"/>
    <w:rsid w:val="00A861A6"/>
    <w:rsid w:val="00A870B9"/>
    <w:rsid w:val="00A872C4"/>
    <w:rsid w:val="00A92FCE"/>
    <w:rsid w:val="00A94E82"/>
    <w:rsid w:val="00A97F90"/>
    <w:rsid w:val="00AA4388"/>
    <w:rsid w:val="00AA50C7"/>
    <w:rsid w:val="00AA6604"/>
    <w:rsid w:val="00AA6783"/>
    <w:rsid w:val="00AB1E2B"/>
    <w:rsid w:val="00AB213D"/>
    <w:rsid w:val="00AB398D"/>
    <w:rsid w:val="00AB4C60"/>
    <w:rsid w:val="00AB5545"/>
    <w:rsid w:val="00AB57B6"/>
    <w:rsid w:val="00AB6264"/>
    <w:rsid w:val="00AB6738"/>
    <w:rsid w:val="00AC05FD"/>
    <w:rsid w:val="00AC15B2"/>
    <w:rsid w:val="00AC2805"/>
    <w:rsid w:val="00AC2A26"/>
    <w:rsid w:val="00AC6F27"/>
    <w:rsid w:val="00AD31A6"/>
    <w:rsid w:val="00AD5BF0"/>
    <w:rsid w:val="00AD6D76"/>
    <w:rsid w:val="00AE1074"/>
    <w:rsid w:val="00AE12DA"/>
    <w:rsid w:val="00AE284A"/>
    <w:rsid w:val="00AE3698"/>
    <w:rsid w:val="00AE4187"/>
    <w:rsid w:val="00AE61E8"/>
    <w:rsid w:val="00AF0473"/>
    <w:rsid w:val="00AF261E"/>
    <w:rsid w:val="00AF3BF6"/>
    <w:rsid w:val="00AF445E"/>
    <w:rsid w:val="00AF4BF5"/>
    <w:rsid w:val="00B02EC6"/>
    <w:rsid w:val="00B06EDB"/>
    <w:rsid w:val="00B07251"/>
    <w:rsid w:val="00B079DF"/>
    <w:rsid w:val="00B07AA0"/>
    <w:rsid w:val="00B101C3"/>
    <w:rsid w:val="00B10EF3"/>
    <w:rsid w:val="00B10FA1"/>
    <w:rsid w:val="00B11CAC"/>
    <w:rsid w:val="00B13C79"/>
    <w:rsid w:val="00B143AE"/>
    <w:rsid w:val="00B151C0"/>
    <w:rsid w:val="00B17DC9"/>
    <w:rsid w:val="00B2167A"/>
    <w:rsid w:val="00B21E7B"/>
    <w:rsid w:val="00B22328"/>
    <w:rsid w:val="00B228F9"/>
    <w:rsid w:val="00B24B3A"/>
    <w:rsid w:val="00B25383"/>
    <w:rsid w:val="00B25879"/>
    <w:rsid w:val="00B25E43"/>
    <w:rsid w:val="00B30556"/>
    <w:rsid w:val="00B309DE"/>
    <w:rsid w:val="00B313F6"/>
    <w:rsid w:val="00B32EB8"/>
    <w:rsid w:val="00B375DB"/>
    <w:rsid w:val="00B404C6"/>
    <w:rsid w:val="00B404FA"/>
    <w:rsid w:val="00B40BB4"/>
    <w:rsid w:val="00B41F57"/>
    <w:rsid w:val="00B41F87"/>
    <w:rsid w:val="00B4268D"/>
    <w:rsid w:val="00B428C9"/>
    <w:rsid w:val="00B42AEE"/>
    <w:rsid w:val="00B43D54"/>
    <w:rsid w:val="00B45BA5"/>
    <w:rsid w:val="00B4705B"/>
    <w:rsid w:val="00B5121A"/>
    <w:rsid w:val="00B51BD8"/>
    <w:rsid w:val="00B5299D"/>
    <w:rsid w:val="00B60003"/>
    <w:rsid w:val="00B62894"/>
    <w:rsid w:val="00B63440"/>
    <w:rsid w:val="00B6344B"/>
    <w:rsid w:val="00B63964"/>
    <w:rsid w:val="00B63CA8"/>
    <w:rsid w:val="00B65512"/>
    <w:rsid w:val="00B70664"/>
    <w:rsid w:val="00B71820"/>
    <w:rsid w:val="00B749A7"/>
    <w:rsid w:val="00B75BFF"/>
    <w:rsid w:val="00B75CA5"/>
    <w:rsid w:val="00B77D68"/>
    <w:rsid w:val="00B82419"/>
    <w:rsid w:val="00B82518"/>
    <w:rsid w:val="00B82AC9"/>
    <w:rsid w:val="00B83E54"/>
    <w:rsid w:val="00B841C7"/>
    <w:rsid w:val="00B90E65"/>
    <w:rsid w:val="00B91AEC"/>
    <w:rsid w:val="00B95260"/>
    <w:rsid w:val="00B95E26"/>
    <w:rsid w:val="00B96E71"/>
    <w:rsid w:val="00B97E7F"/>
    <w:rsid w:val="00BA1AE0"/>
    <w:rsid w:val="00BA5414"/>
    <w:rsid w:val="00BB0824"/>
    <w:rsid w:val="00BB2DD0"/>
    <w:rsid w:val="00BB6C31"/>
    <w:rsid w:val="00BB7E49"/>
    <w:rsid w:val="00BC1D2B"/>
    <w:rsid w:val="00BC3642"/>
    <w:rsid w:val="00BC6CBC"/>
    <w:rsid w:val="00BD102F"/>
    <w:rsid w:val="00BD10BF"/>
    <w:rsid w:val="00BD35FA"/>
    <w:rsid w:val="00BD6807"/>
    <w:rsid w:val="00BE2793"/>
    <w:rsid w:val="00BE292A"/>
    <w:rsid w:val="00BE300F"/>
    <w:rsid w:val="00BE6868"/>
    <w:rsid w:val="00BF1AC6"/>
    <w:rsid w:val="00BF23CA"/>
    <w:rsid w:val="00BF2C45"/>
    <w:rsid w:val="00BF47A0"/>
    <w:rsid w:val="00BF4E30"/>
    <w:rsid w:val="00BF4FA6"/>
    <w:rsid w:val="00BF5E15"/>
    <w:rsid w:val="00BF6E47"/>
    <w:rsid w:val="00BF7D34"/>
    <w:rsid w:val="00BF7FD0"/>
    <w:rsid w:val="00C001E5"/>
    <w:rsid w:val="00C01DFC"/>
    <w:rsid w:val="00C031FF"/>
    <w:rsid w:val="00C0548F"/>
    <w:rsid w:val="00C061D6"/>
    <w:rsid w:val="00C108A3"/>
    <w:rsid w:val="00C11376"/>
    <w:rsid w:val="00C13829"/>
    <w:rsid w:val="00C14E08"/>
    <w:rsid w:val="00C14E7D"/>
    <w:rsid w:val="00C16132"/>
    <w:rsid w:val="00C17977"/>
    <w:rsid w:val="00C207BF"/>
    <w:rsid w:val="00C22275"/>
    <w:rsid w:val="00C246ED"/>
    <w:rsid w:val="00C27B70"/>
    <w:rsid w:val="00C32BF9"/>
    <w:rsid w:val="00C33289"/>
    <w:rsid w:val="00C336CF"/>
    <w:rsid w:val="00C35858"/>
    <w:rsid w:val="00C37832"/>
    <w:rsid w:val="00C37894"/>
    <w:rsid w:val="00C413E3"/>
    <w:rsid w:val="00C421EC"/>
    <w:rsid w:val="00C42CA0"/>
    <w:rsid w:val="00C43CA2"/>
    <w:rsid w:val="00C4557B"/>
    <w:rsid w:val="00C63436"/>
    <w:rsid w:val="00C638EB"/>
    <w:rsid w:val="00C63C60"/>
    <w:rsid w:val="00C645C1"/>
    <w:rsid w:val="00C649E2"/>
    <w:rsid w:val="00C6783C"/>
    <w:rsid w:val="00C67AED"/>
    <w:rsid w:val="00C71C9C"/>
    <w:rsid w:val="00C71E17"/>
    <w:rsid w:val="00C721B1"/>
    <w:rsid w:val="00C742C8"/>
    <w:rsid w:val="00C76C9C"/>
    <w:rsid w:val="00C76F31"/>
    <w:rsid w:val="00C77976"/>
    <w:rsid w:val="00C80235"/>
    <w:rsid w:val="00C80F02"/>
    <w:rsid w:val="00C8229B"/>
    <w:rsid w:val="00C84D03"/>
    <w:rsid w:val="00C84FF0"/>
    <w:rsid w:val="00C8608C"/>
    <w:rsid w:val="00C90409"/>
    <w:rsid w:val="00C90534"/>
    <w:rsid w:val="00C91CDD"/>
    <w:rsid w:val="00C928CA"/>
    <w:rsid w:val="00C93DA1"/>
    <w:rsid w:val="00C94255"/>
    <w:rsid w:val="00C95734"/>
    <w:rsid w:val="00C96371"/>
    <w:rsid w:val="00C977CD"/>
    <w:rsid w:val="00CA08F5"/>
    <w:rsid w:val="00CA3013"/>
    <w:rsid w:val="00CA3F3D"/>
    <w:rsid w:val="00CA55FB"/>
    <w:rsid w:val="00CB0E00"/>
    <w:rsid w:val="00CB7D07"/>
    <w:rsid w:val="00CC0D38"/>
    <w:rsid w:val="00CC0E95"/>
    <w:rsid w:val="00CC30F5"/>
    <w:rsid w:val="00CC3116"/>
    <w:rsid w:val="00CC53E0"/>
    <w:rsid w:val="00CD0542"/>
    <w:rsid w:val="00CD1A3F"/>
    <w:rsid w:val="00CD2C97"/>
    <w:rsid w:val="00CD2CFE"/>
    <w:rsid w:val="00CD2FC8"/>
    <w:rsid w:val="00CD31F3"/>
    <w:rsid w:val="00CD4AA5"/>
    <w:rsid w:val="00CD583D"/>
    <w:rsid w:val="00CD5C27"/>
    <w:rsid w:val="00CD6B59"/>
    <w:rsid w:val="00CD717B"/>
    <w:rsid w:val="00CE1C61"/>
    <w:rsid w:val="00CE2BFC"/>
    <w:rsid w:val="00CE37BB"/>
    <w:rsid w:val="00CE3F62"/>
    <w:rsid w:val="00CE4CB4"/>
    <w:rsid w:val="00CE5CF3"/>
    <w:rsid w:val="00CE69E8"/>
    <w:rsid w:val="00CE6EAD"/>
    <w:rsid w:val="00CF0E65"/>
    <w:rsid w:val="00CF14F8"/>
    <w:rsid w:val="00CF22AD"/>
    <w:rsid w:val="00CF2A59"/>
    <w:rsid w:val="00CF2DBD"/>
    <w:rsid w:val="00CF3123"/>
    <w:rsid w:val="00CF3A40"/>
    <w:rsid w:val="00D00A40"/>
    <w:rsid w:val="00D01786"/>
    <w:rsid w:val="00D01FC7"/>
    <w:rsid w:val="00D0251E"/>
    <w:rsid w:val="00D03184"/>
    <w:rsid w:val="00D05E60"/>
    <w:rsid w:val="00D06143"/>
    <w:rsid w:val="00D11482"/>
    <w:rsid w:val="00D147F1"/>
    <w:rsid w:val="00D14F3E"/>
    <w:rsid w:val="00D15F2B"/>
    <w:rsid w:val="00D2017B"/>
    <w:rsid w:val="00D20810"/>
    <w:rsid w:val="00D2470C"/>
    <w:rsid w:val="00D25F3D"/>
    <w:rsid w:val="00D265D7"/>
    <w:rsid w:val="00D2733A"/>
    <w:rsid w:val="00D27E97"/>
    <w:rsid w:val="00D30AD5"/>
    <w:rsid w:val="00D310CC"/>
    <w:rsid w:val="00D315C2"/>
    <w:rsid w:val="00D3284C"/>
    <w:rsid w:val="00D34429"/>
    <w:rsid w:val="00D35345"/>
    <w:rsid w:val="00D357EB"/>
    <w:rsid w:val="00D35D64"/>
    <w:rsid w:val="00D35F37"/>
    <w:rsid w:val="00D37CBC"/>
    <w:rsid w:val="00D37F19"/>
    <w:rsid w:val="00D40A87"/>
    <w:rsid w:val="00D40D9F"/>
    <w:rsid w:val="00D41AB1"/>
    <w:rsid w:val="00D42BB6"/>
    <w:rsid w:val="00D43504"/>
    <w:rsid w:val="00D438AA"/>
    <w:rsid w:val="00D44312"/>
    <w:rsid w:val="00D470A2"/>
    <w:rsid w:val="00D47115"/>
    <w:rsid w:val="00D50295"/>
    <w:rsid w:val="00D5455C"/>
    <w:rsid w:val="00D560D0"/>
    <w:rsid w:val="00D60346"/>
    <w:rsid w:val="00D617CA"/>
    <w:rsid w:val="00D67675"/>
    <w:rsid w:val="00D70DB1"/>
    <w:rsid w:val="00D74854"/>
    <w:rsid w:val="00D74862"/>
    <w:rsid w:val="00D75578"/>
    <w:rsid w:val="00D77A53"/>
    <w:rsid w:val="00D821B3"/>
    <w:rsid w:val="00D825D1"/>
    <w:rsid w:val="00D84EC7"/>
    <w:rsid w:val="00D86BB2"/>
    <w:rsid w:val="00D8759E"/>
    <w:rsid w:val="00D92A2F"/>
    <w:rsid w:val="00D948E2"/>
    <w:rsid w:val="00D94D41"/>
    <w:rsid w:val="00D95C7D"/>
    <w:rsid w:val="00DA0012"/>
    <w:rsid w:val="00DA02F6"/>
    <w:rsid w:val="00DA0CBA"/>
    <w:rsid w:val="00DA17A0"/>
    <w:rsid w:val="00DA2127"/>
    <w:rsid w:val="00DA4CE6"/>
    <w:rsid w:val="00DA55DF"/>
    <w:rsid w:val="00DA7BD8"/>
    <w:rsid w:val="00DB5301"/>
    <w:rsid w:val="00DC2388"/>
    <w:rsid w:val="00DC4BF7"/>
    <w:rsid w:val="00DC4F08"/>
    <w:rsid w:val="00DC7608"/>
    <w:rsid w:val="00DD01E5"/>
    <w:rsid w:val="00DD0879"/>
    <w:rsid w:val="00DD2AFD"/>
    <w:rsid w:val="00DD62A5"/>
    <w:rsid w:val="00DD758C"/>
    <w:rsid w:val="00DE31E2"/>
    <w:rsid w:val="00DE320C"/>
    <w:rsid w:val="00DE3777"/>
    <w:rsid w:val="00DE452E"/>
    <w:rsid w:val="00DE5186"/>
    <w:rsid w:val="00DE7907"/>
    <w:rsid w:val="00DE7DD7"/>
    <w:rsid w:val="00DF08E9"/>
    <w:rsid w:val="00DF08F4"/>
    <w:rsid w:val="00DF49FC"/>
    <w:rsid w:val="00DF7FA1"/>
    <w:rsid w:val="00E002EE"/>
    <w:rsid w:val="00E00B5F"/>
    <w:rsid w:val="00E01C9B"/>
    <w:rsid w:val="00E02EBA"/>
    <w:rsid w:val="00E06353"/>
    <w:rsid w:val="00E11E6E"/>
    <w:rsid w:val="00E1301E"/>
    <w:rsid w:val="00E1337F"/>
    <w:rsid w:val="00E1406F"/>
    <w:rsid w:val="00E15798"/>
    <w:rsid w:val="00E15A7C"/>
    <w:rsid w:val="00E17F91"/>
    <w:rsid w:val="00E22103"/>
    <w:rsid w:val="00E23E68"/>
    <w:rsid w:val="00E27786"/>
    <w:rsid w:val="00E279AD"/>
    <w:rsid w:val="00E31334"/>
    <w:rsid w:val="00E33216"/>
    <w:rsid w:val="00E3513A"/>
    <w:rsid w:val="00E355D1"/>
    <w:rsid w:val="00E35B1C"/>
    <w:rsid w:val="00E35B76"/>
    <w:rsid w:val="00E36590"/>
    <w:rsid w:val="00E36FE6"/>
    <w:rsid w:val="00E37E54"/>
    <w:rsid w:val="00E416D1"/>
    <w:rsid w:val="00E4221C"/>
    <w:rsid w:val="00E43B72"/>
    <w:rsid w:val="00E4641F"/>
    <w:rsid w:val="00E465B3"/>
    <w:rsid w:val="00E46615"/>
    <w:rsid w:val="00E472BD"/>
    <w:rsid w:val="00E47DFD"/>
    <w:rsid w:val="00E566AA"/>
    <w:rsid w:val="00E608E7"/>
    <w:rsid w:val="00E6091B"/>
    <w:rsid w:val="00E61024"/>
    <w:rsid w:val="00E63010"/>
    <w:rsid w:val="00E640DE"/>
    <w:rsid w:val="00E65D12"/>
    <w:rsid w:val="00E65D25"/>
    <w:rsid w:val="00E67299"/>
    <w:rsid w:val="00E673AB"/>
    <w:rsid w:val="00E67C35"/>
    <w:rsid w:val="00E67F7D"/>
    <w:rsid w:val="00E72F67"/>
    <w:rsid w:val="00E740E6"/>
    <w:rsid w:val="00E7423B"/>
    <w:rsid w:val="00E74C52"/>
    <w:rsid w:val="00E75473"/>
    <w:rsid w:val="00E76BA0"/>
    <w:rsid w:val="00E80813"/>
    <w:rsid w:val="00E812B9"/>
    <w:rsid w:val="00E82183"/>
    <w:rsid w:val="00E82E89"/>
    <w:rsid w:val="00E832C4"/>
    <w:rsid w:val="00E8359A"/>
    <w:rsid w:val="00E85C62"/>
    <w:rsid w:val="00E85DE4"/>
    <w:rsid w:val="00E86211"/>
    <w:rsid w:val="00E94727"/>
    <w:rsid w:val="00E96F9F"/>
    <w:rsid w:val="00E96FF9"/>
    <w:rsid w:val="00E97D57"/>
    <w:rsid w:val="00EA0009"/>
    <w:rsid w:val="00EA5F10"/>
    <w:rsid w:val="00EA61A1"/>
    <w:rsid w:val="00EA6457"/>
    <w:rsid w:val="00EA7582"/>
    <w:rsid w:val="00EB3C4A"/>
    <w:rsid w:val="00EB432D"/>
    <w:rsid w:val="00EB6654"/>
    <w:rsid w:val="00EB6A2C"/>
    <w:rsid w:val="00EB71A0"/>
    <w:rsid w:val="00EC1327"/>
    <w:rsid w:val="00EC267D"/>
    <w:rsid w:val="00EC3BA8"/>
    <w:rsid w:val="00EC3ED8"/>
    <w:rsid w:val="00EC49B0"/>
    <w:rsid w:val="00EC7A1D"/>
    <w:rsid w:val="00ED2C18"/>
    <w:rsid w:val="00ED796F"/>
    <w:rsid w:val="00EE25E2"/>
    <w:rsid w:val="00EE26F1"/>
    <w:rsid w:val="00EE32DF"/>
    <w:rsid w:val="00EE4B12"/>
    <w:rsid w:val="00EE693F"/>
    <w:rsid w:val="00EF4917"/>
    <w:rsid w:val="00EF53E4"/>
    <w:rsid w:val="00EF617A"/>
    <w:rsid w:val="00EF7595"/>
    <w:rsid w:val="00EF7D79"/>
    <w:rsid w:val="00F01DC5"/>
    <w:rsid w:val="00F0255B"/>
    <w:rsid w:val="00F03441"/>
    <w:rsid w:val="00F04285"/>
    <w:rsid w:val="00F0575A"/>
    <w:rsid w:val="00F10116"/>
    <w:rsid w:val="00F11678"/>
    <w:rsid w:val="00F11E0F"/>
    <w:rsid w:val="00F122D2"/>
    <w:rsid w:val="00F125AA"/>
    <w:rsid w:val="00F13E23"/>
    <w:rsid w:val="00F143AB"/>
    <w:rsid w:val="00F15ACB"/>
    <w:rsid w:val="00F161CA"/>
    <w:rsid w:val="00F169A8"/>
    <w:rsid w:val="00F16B6E"/>
    <w:rsid w:val="00F17919"/>
    <w:rsid w:val="00F20A3D"/>
    <w:rsid w:val="00F235FF"/>
    <w:rsid w:val="00F23ADF"/>
    <w:rsid w:val="00F262B5"/>
    <w:rsid w:val="00F26421"/>
    <w:rsid w:val="00F273FD"/>
    <w:rsid w:val="00F27A50"/>
    <w:rsid w:val="00F330D9"/>
    <w:rsid w:val="00F341BC"/>
    <w:rsid w:val="00F34D9B"/>
    <w:rsid w:val="00F36237"/>
    <w:rsid w:val="00F41355"/>
    <w:rsid w:val="00F41E1D"/>
    <w:rsid w:val="00F51082"/>
    <w:rsid w:val="00F52E8E"/>
    <w:rsid w:val="00F614A8"/>
    <w:rsid w:val="00F62D56"/>
    <w:rsid w:val="00F63F2D"/>
    <w:rsid w:val="00F64AF4"/>
    <w:rsid w:val="00F64E34"/>
    <w:rsid w:val="00F654C7"/>
    <w:rsid w:val="00F66179"/>
    <w:rsid w:val="00F70D89"/>
    <w:rsid w:val="00F71123"/>
    <w:rsid w:val="00F71764"/>
    <w:rsid w:val="00F71C52"/>
    <w:rsid w:val="00F7226E"/>
    <w:rsid w:val="00F736E7"/>
    <w:rsid w:val="00F751AB"/>
    <w:rsid w:val="00F80B0D"/>
    <w:rsid w:val="00F813C7"/>
    <w:rsid w:val="00F8321C"/>
    <w:rsid w:val="00F84538"/>
    <w:rsid w:val="00F857CA"/>
    <w:rsid w:val="00F85C8A"/>
    <w:rsid w:val="00F86309"/>
    <w:rsid w:val="00F86B5B"/>
    <w:rsid w:val="00F87485"/>
    <w:rsid w:val="00F9209F"/>
    <w:rsid w:val="00F93F00"/>
    <w:rsid w:val="00F95EDB"/>
    <w:rsid w:val="00F969D1"/>
    <w:rsid w:val="00F97226"/>
    <w:rsid w:val="00FA27D6"/>
    <w:rsid w:val="00FA3149"/>
    <w:rsid w:val="00FA31DD"/>
    <w:rsid w:val="00FA3F03"/>
    <w:rsid w:val="00FA5362"/>
    <w:rsid w:val="00FB2C91"/>
    <w:rsid w:val="00FB31A1"/>
    <w:rsid w:val="00FB4ADF"/>
    <w:rsid w:val="00FB4AF8"/>
    <w:rsid w:val="00FB5FCC"/>
    <w:rsid w:val="00FB6E54"/>
    <w:rsid w:val="00FC05A0"/>
    <w:rsid w:val="00FC11EB"/>
    <w:rsid w:val="00FC26E6"/>
    <w:rsid w:val="00FC3288"/>
    <w:rsid w:val="00FC4AA2"/>
    <w:rsid w:val="00FC777D"/>
    <w:rsid w:val="00FD122D"/>
    <w:rsid w:val="00FD2129"/>
    <w:rsid w:val="00FD416F"/>
    <w:rsid w:val="00FD46D0"/>
    <w:rsid w:val="00FD68D9"/>
    <w:rsid w:val="00FE1486"/>
    <w:rsid w:val="00FE2BBF"/>
    <w:rsid w:val="00FE482A"/>
    <w:rsid w:val="00FE5204"/>
    <w:rsid w:val="00FE7C48"/>
    <w:rsid w:val="00FF30E2"/>
    <w:rsid w:val="00FF5776"/>
    <w:rsid w:val="00FF5B90"/>
    <w:rsid w:val="00FF71E1"/>
    <w:rsid w:val="00FF7FE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341DE3-C1A9-49F7-9579-E40537C5E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abla"/>
    <w:qFormat/>
    <w:rsid w:val="00B07251"/>
    <w:pPr>
      <w:jc w:val="both"/>
    </w:pPr>
    <w:rPr>
      <w:sz w:val="20"/>
      <w:szCs w:val="18"/>
      <w:lang w:val="en-GB"/>
    </w:rPr>
  </w:style>
  <w:style w:type="paragraph" w:styleId="Ttulo1">
    <w:name w:val="heading 1"/>
    <w:basedOn w:val="Puesto"/>
    <w:next w:val="ParagrapheIntro"/>
    <w:link w:val="Ttulo1Car"/>
    <w:qFormat/>
    <w:rsid w:val="00BC1D2B"/>
    <w:pPr>
      <w:numPr>
        <w:numId w:val="1"/>
      </w:numPr>
      <w:tabs>
        <w:tab w:val="left" w:pos="2552"/>
      </w:tabs>
      <w:spacing w:before="1800"/>
      <w:ind w:left="0" w:firstLine="0"/>
      <w:outlineLvl w:val="0"/>
    </w:pPr>
  </w:style>
  <w:style w:type="paragraph" w:styleId="Ttulo2">
    <w:name w:val="heading 2"/>
    <w:basedOn w:val="Normal"/>
    <w:next w:val="Paragraphe"/>
    <w:link w:val="Ttulo2Car"/>
    <w:unhideWhenUsed/>
    <w:qFormat/>
    <w:rsid w:val="00962817"/>
    <w:pPr>
      <w:keepNext/>
      <w:keepLines/>
      <w:numPr>
        <w:ilvl w:val="1"/>
        <w:numId w:val="1"/>
      </w:numPr>
      <w:spacing w:before="240" w:after="120"/>
      <w:outlineLvl w:val="1"/>
    </w:pPr>
    <w:rPr>
      <w:rFonts w:asciiTheme="majorHAnsi" w:eastAsiaTheme="majorEastAsia" w:hAnsiTheme="majorHAnsi" w:cstheme="majorBidi"/>
      <w:bCs/>
      <w:sz w:val="28"/>
      <w:szCs w:val="26"/>
    </w:rPr>
  </w:style>
  <w:style w:type="paragraph" w:styleId="Ttulo3">
    <w:name w:val="heading 3"/>
    <w:basedOn w:val="Ttulo2"/>
    <w:next w:val="Normal"/>
    <w:link w:val="Ttulo3Car"/>
    <w:unhideWhenUsed/>
    <w:qFormat/>
    <w:rsid w:val="006E64DC"/>
    <w:pPr>
      <w:numPr>
        <w:ilvl w:val="2"/>
      </w:numPr>
      <w:outlineLvl w:val="2"/>
    </w:pPr>
    <w:rPr>
      <w:szCs w:val="32"/>
    </w:rPr>
  </w:style>
  <w:style w:type="paragraph" w:styleId="Ttulo4">
    <w:name w:val="heading 4"/>
    <w:basedOn w:val="Normal"/>
    <w:next w:val="Normal"/>
    <w:link w:val="Ttulo4Car"/>
    <w:autoRedefine/>
    <w:unhideWhenUsed/>
    <w:qFormat/>
    <w:rsid w:val="009802DA"/>
    <w:pPr>
      <w:keepNext/>
      <w:keepLines/>
      <w:numPr>
        <w:ilvl w:val="3"/>
        <w:numId w:val="1"/>
      </w:numPr>
      <w:spacing w:before="200" w:after="120"/>
      <w:outlineLvl w:val="3"/>
    </w:pPr>
    <w:rPr>
      <w:rFonts w:asciiTheme="majorHAnsi" w:eastAsiaTheme="majorEastAsia" w:hAnsiTheme="majorHAnsi" w:cstheme="majorBidi"/>
      <w:bCs/>
      <w:iCs/>
      <w:sz w:val="28"/>
    </w:rPr>
  </w:style>
  <w:style w:type="paragraph" w:styleId="Ttulo5">
    <w:name w:val="heading 5"/>
    <w:basedOn w:val="Normal"/>
    <w:next w:val="Normal"/>
    <w:link w:val="Ttulo5Car"/>
    <w:unhideWhenUsed/>
    <w:qFormat/>
    <w:rsid w:val="00DF7FA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nhideWhenUsed/>
    <w:qFormat/>
    <w:rsid w:val="00DF7FA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nhideWhenUsed/>
    <w:qFormat/>
    <w:rsid w:val="00DF7FA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nhideWhenUsed/>
    <w:qFormat/>
    <w:rsid w:val="00DF7FA1"/>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nhideWhenUsed/>
    <w:qFormat/>
    <w:rsid w:val="00DF7FA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7293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7293C"/>
    <w:rPr>
      <w:rFonts w:ascii="Tahoma" w:hAnsi="Tahoma" w:cs="Tahoma"/>
      <w:sz w:val="16"/>
      <w:szCs w:val="16"/>
    </w:rPr>
  </w:style>
  <w:style w:type="paragraph" w:styleId="Encabezado">
    <w:name w:val="header"/>
    <w:aliases w:val="Land"/>
    <w:basedOn w:val="Normal"/>
    <w:link w:val="EncabezadoCar"/>
    <w:uiPriority w:val="99"/>
    <w:unhideWhenUsed/>
    <w:rsid w:val="00E640DE"/>
    <w:pPr>
      <w:tabs>
        <w:tab w:val="center" w:pos="4536"/>
        <w:tab w:val="right" w:pos="9072"/>
      </w:tabs>
      <w:spacing w:before="240" w:after="240" w:line="240" w:lineRule="auto"/>
      <w:jc w:val="center"/>
    </w:pPr>
    <w:rPr>
      <w:sz w:val="22"/>
      <w:szCs w:val="16"/>
    </w:rPr>
  </w:style>
  <w:style w:type="character" w:customStyle="1" w:styleId="EncabezadoCar">
    <w:name w:val="Encabezado Car"/>
    <w:aliases w:val="Land Car"/>
    <w:basedOn w:val="Fuentedeprrafopredeter"/>
    <w:link w:val="Encabezado"/>
    <w:uiPriority w:val="99"/>
    <w:rsid w:val="00E640DE"/>
    <w:rPr>
      <w:szCs w:val="16"/>
      <w:lang w:val="en-GB"/>
    </w:rPr>
  </w:style>
  <w:style w:type="paragraph" w:styleId="Piedepgina">
    <w:name w:val="footer"/>
    <w:basedOn w:val="Normal"/>
    <w:link w:val="PiedepginaCar"/>
    <w:uiPriority w:val="99"/>
    <w:unhideWhenUsed/>
    <w:rsid w:val="00A14B7F"/>
    <w:pPr>
      <w:tabs>
        <w:tab w:val="center" w:pos="4536"/>
        <w:tab w:val="right" w:pos="9072"/>
      </w:tabs>
      <w:spacing w:after="0" w:line="240" w:lineRule="auto"/>
    </w:pPr>
    <w:rPr>
      <w:sz w:val="16"/>
    </w:rPr>
  </w:style>
  <w:style w:type="character" w:customStyle="1" w:styleId="PiedepginaCar">
    <w:name w:val="Pie de página Car"/>
    <w:basedOn w:val="Fuentedeprrafopredeter"/>
    <w:link w:val="Piedepgina"/>
    <w:uiPriority w:val="99"/>
    <w:rsid w:val="00A14B7F"/>
    <w:rPr>
      <w:sz w:val="16"/>
    </w:rPr>
  </w:style>
  <w:style w:type="paragraph" w:styleId="Puesto">
    <w:name w:val="Title"/>
    <w:aliases w:val="Content"/>
    <w:basedOn w:val="Normal"/>
    <w:next w:val="Normal"/>
    <w:link w:val="PuestoCar"/>
    <w:uiPriority w:val="10"/>
    <w:qFormat/>
    <w:rsid w:val="00D92A2F"/>
    <w:pPr>
      <w:pageBreakBefore/>
      <w:spacing w:before="2880"/>
    </w:pPr>
    <w:rPr>
      <w:rFonts w:asciiTheme="majorHAnsi" w:hAnsiTheme="majorHAnsi"/>
      <w:sz w:val="48"/>
      <w:szCs w:val="48"/>
    </w:rPr>
  </w:style>
  <w:style w:type="character" w:customStyle="1" w:styleId="PuestoCar">
    <w:name w:val="Puesto Car"/>
    <w:aliases w:val="Content Car"/>
    <w:basedOn w:val="Fuentedeprrafopredeter"/>
    <w:link w:val="Puesto"/>
    <w:uiPriority w:val="10"/>
    <w:rsid w:val="00D92A2F"/>
    <w:rPr>
      <w:rFonts w:asciiTheme="majorHAnsi" w:hAnsiTheme="majorHAnsi"/>
      <w:sz w:val="48"/>
      <w:szCs w:val="48"/>
      <w:lang w:val="en-GB"/>
    </w:rPr>
  </w:style>
  <w:style w:type="character" w:customStyle="1" w:styleId="Ttulo3Car">
    <w:name w:val="Título 3 Car"/>
    <w:basedOn w:val="Fuentedeprrafopredeter"/>
    <w:link w:val="Ttulo3"/>
    <w:rsid w:val="006E64DC"/>
    <w:rPr>
      <w:rFonts w:asciiTheme="majorHAnsi" w:eastAsiaTheme="majorEastAsia" w:hAnsiTheme="majorHAnsi" w:cstheme="majorBidi"/>
      <w:bCs/>
      <w:sz w:val="28"/>
      <w:szCs w:val="32"/>
      <w:lang w:val="en-GB"/>
    </w:rPr>
  </w:style>
  <w:style w:type="character" w:customStyle="1" w:styleId="Ttulo4Car">
    <w:name w:val="Título 4 Car"/>
    <w:basedOn w:val="Fuentedeprrafopredeter"/>
    <w:link w:val="Ttulo4"/>
    <w:rsid w:val="009802DA"/>
    <w:rPr>
      <w:rFonts w:asciiTheme="majorHAnsi" w:eastAsiaTheme="majorEastAsia" w:hAnsiTheme="majorHAnsi" w:cstheme="majorBidi"/>
      <w:bCs/>
      <w:iCs/>
      <w:sz w:val="28"/>
      <w:szCs w:val="18"/>
      <w:lang w:val="en-GB"/>
    </w:rPr>
  </w:style>
  <w:style w:type="character" w:customStyle="1" w:styleId="Ttulo1Car">
    <w:name w:val="Título 1 Car"/>
    <w:basedOn w:val="Fuentedeprrafopredeter"/>
    <w:link w:val="Ttulo1"/>
    <w:rsid w:val="00BC1D2B"/>
    <w:rPr>
      <w:rFonts w:asciiTheme="majorHAnsi" w:hAnsiTheme="majorHAnsi"/>
      <w:sz w:val="48"/>
      <w:szCs w:val="48"/>
      <w:lang w:val="en-GB"/>
    </w:rPr>
  </w:style>
  <w:style w:type="paragraph" w:styleId="TDC1">
    <w:name w:val="toc 1"/>
    <w:basedOn w:val="Normal"/>
    <w:next w:val="Normal"/>
    <w:autoRedefine/>
    <w:uiPriority w:val="39"/>
    <w:unhideWhenUsed/>
    <w:rsid w:val="003A32E3"/>
    <w:pPr>
      <w:tabs>
        <w:tab w:val="left" w:pos="567"/>
        <w:tab w:val="right" w:leader="dot" w:pos="9060"/>
      </w:tabs>
      <w:spacing w:before="120" w:after="120"/>
      <w:ind w:left="567" w:hanging="567"/>
    </w:pPr>
    <w:rPr>
      <w:b/>
    </w:rPr>
  </w:style>
  <w:style w:type="character" w:styleId="Hipervnculo">
    <w:name w:val="Hyperlink"/>
    <w:basedOn w:val="Fuentedeprrafopredeter"/>
    <w:uiPriority w:val="99"/>
    <w:unhideWhenUsed/>
    <w:rsid w:val="00DA0012"/>
    <w:rPr>
      <w:color w:val="0000FF" w:themeColor="hyperlink"/>
      <w:u w:val="single"/>
    </w:rPr>
  </w:style>
  <w:style w:type="paragraph" w:customStyle="1" w:styleId="Titre0Level1">
    <w:name w:val="Titre 0 Level 1"/>
    <w:basedOn w:val="Ttulo1"/>
    <w:next w:val="Paragraphe"/>
    <w:qFormat/>
    <w:rsid w:val="00DF7FA1"/>
    <w:pPr>
      <w:numPr>
        <w:numId w:val="0"/>
      </w:numPr>
    </w:pPr>
    <w:rPr>
      <w:lang w:val="fr-CH"/>
    </w:rPr>
  </w:style>
  <w:style w:type="character" w:customStyle="1" w:styleId="Ttulo2Car">
    <w:name w:val="Título 2 Car"/>
    <w:basedOn w:val="Fuentedeprrafopredeter"/>
    <w:link w:val="Ttulo2"/>
    <w:rsid w:val="00962817"/>
    <w:rPr>
      <w:rFonts w:asciiTheme="majorHAnsi" w:eastAsiaTheme="majorEastAsia" w:hAnsiTheme="majorHAnsi" w:cstheme="majorBidi"/>
      <w:bCs/>
      <w:sz w:val="28"/>
      <w:szCs w:val="26"/>
      <w:lang w:val="en-GB"/>
    </w:rPr>
  </w:style>
  <w:style w:type="character" w:customStyle="1" w:styleId="Ttulo5Car">
    <w:name w:val="Título 5 Car"/>
    <w:basedOn w:val="Fuentedeprrafopredeter"/>
    <w:link w:val="Ttulo5"/>
    <w:rsid w:val="00DF7FA1"/>
    <w:rPr>
      <w:rFonts w:asciiTheme="majorHAnsi" w:eastAsiaTheme="majorEastAsia" w:hAnsiTheme="majorHAnsi" w:cstheme="majorBidi"/>
      <w:color w:val="243F60" w:themeColor="accent1" w:themeShade="7F"/>
      <w:sz w:val="20"/>
      <w:szCs w:val="18"/>
      <w:lang w:val="en-GB"/>
    </w:rPr>
  </w:style>
  <w:style w:type="character" w:customStyle="1" w:styleId="Ttulo6Car">
    <w:name w:val="Título 6 Car"/>
    <w:basedOn w:val="Fuentedeprrafopredeter"/>
    <w:link w:val="Ttulo6"/>
    <w:rsid w:val="00DF7FA1"/>
    <w:rPr>
      <w:rFonts w:asciiTheme="majorHAnsi" w:eastAsiaTheme="majorEastAsia" w:hAnsiTheme="majorHAnsi" w:cstheme="majorBidi"/>
      <w:i/>
      <w:iCs/>
      <w:color w:val="243F60" w:themeColor="accent1" w:themeShade="7F"/>
      <w:sz w:val="20"/>
      <w:szCs w:val="18"/>
      <w:lang w:val="en-GB"/>
    </w:rPr>
  </w:style>
  <w:style w:type="character" w:customStyle="1" w:styleId="Ttulo7Car">
    <w:name w:val="Título 7 Car"/>
    <w:basedOn w:val="Fuentedeprrafopredeter"/>
    <w:link w:val="Ttulo7"/>
    <w:rsid w:val="00DF7FA1"/>
    <w:rPr>
      <w:rFonts w:asciiTheme="majorHAnsi" w:eastAsiaTheme="majorEastAsia" w:hAnsiTheme="majorHAnsi" w:cstheme="majorBidi"/>
      <w:i/>
      <w:iCs/>
      <w:color w:val="404040" w:themeColor="text1" w:themeTint="BF"/>
      <w:sz w:val="20"/>
      <w:szCs w:val="18"/>
      <w:lang w:val="en-GB"/>
    </w:rPr>
  </w:style>
  <w:style w:type="character" w:customStyle="1" w:styleId="Ttulo8Car">
    <w:name w:val="Título 8 Car"/>
    <w:basedOn w:val="Fuentedeprrafopredeter"/>
    <w:link w:val="Ttulo8"/>
    <w:rsid w:val="00DF7FA1"/>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rsid w:val="00DF7FA1"/>
    <w:rPr>
      <w:rFonts w:asciiTheme="majorHAnsi" w:eastAsiaTheme="majorEastAsia" w:hAnsiTheme="majorHAnsi" w:cstheme="majorBidi"/>
      <w:i/>
      <w:iCs/>
      <w:color w:val="404040" w:themeColor="text1" w:themeTint="BF"/>
      <w:sz w:val="20"/>
      <w:szCs w:val="20"/>
      <w:lang w:val="en-GB"/>
    </w:rPr>
  </w:style>
  <w:style w:type="paragraph" w:customStyle="1" w:styleId="ParagrapheIntro">
    <w:name w:val="Paragraphe Intro"/>
    <w:basedOn w:val="Normal"/>
    <w:next w:val="Normal"/>
    <w:autoRedefine/>
    <w:qFormat/>
    <w:rsid w:val="003C7120"/>
    <w:pPr>
      <w:ind w:firstLine="851"/>
    </w:pPr>
  </w:style>
  <w:style w:type="paragraph" w:styleId="Descripcin">
    <w:name w:val="caption"/>
    <w:basedOn w:val="Normal"/>
    <w:next w:val="Paragraphe"/>
    <w:autoRedefine/>
    <w:uiPriority w:val="35"/>
    <w:unhideWhenUsed/>
    <w:qFormat/>
    <w:rsid w:val="00622CD3"/>
    <w:pPr>
      <w:spacing w:before="60" w:line="240" w:lineRule="auto"/>
      <w:jc w:val="center"/>
    </w:pPr>
    <w:rPr>
      <w:rFonts w:ascii="Cambria" w:hAnsi="Cambria"/>
      <w:bCs/>
      <w:sz w:val="18"/>
      <w:lang w:val="en-US"/>
    </w:rPr>
  </w:style>
  <w:style w:type="table" w:styleId="Tablaconcuadrcula">
    <w:name w:val="Table Grid"/>
    <w:basedOn w:val="Tablanormal"/>
    <w:uiPriority w:val="59"/>
    <w:rsid w:val="001F4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qFormat/>
    <w:rsid w:val="001F467E"/>
    <w:pPr>
      <w:spacing w:after="0" w:line="240" w:lineRule="auto"/>
      <w:jc w:val="center"/>
    </w:pPr>
    <w:rPr>
      <w:sz w:val="16"/>
      <w:szCs w:val="16"/>
      <w:lang w:val="fr-CH"/>
    </w:rPr>
  </w:style>
  <w:style w:type="table" w:styleId="Sombreadoclaro">
    <w:name w:val="Light Shading"/>
    <w:basedOn w:val="Tablaconcuadrcula"/>
    <w:uiPriority w:val="60"/>
    <w:rsid w:val="00600FC3"/>
    <w:pPr>
      <w:jc w:val="center"/>
    </w:pPr>
    <w:rPr>
      <w:color w:val="000000" w:themeColor="text1" w:themeShade="BF"/>
    </w:rPr>
    <w:tblPr>
      <w:tblStyleRowBandSize w:val="1"/>
      <w:tblStyleColBandSize w:val="1"/>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Pr>
    <w:tcPr>
      <w:shd w:val="clear" w:color="auto" w:fill="auto"/>
      <w:vAlign w:val="center"/>
    </w:tcPr>
    <w:tblStylePr w:type="firstRow">
      <w:pPr>
        <w:spacing w:before="0" w:after="0" w:line="240" w:lineRule="auto"/>
        <w:jc w:val="center"/>
      </w:pPr>
      <w:rPr>
        <w:b/>
        <w:bCs/>
        <w:color w:val="auto"/>
        <w:sz w:val="32"/>
      </w:rPr>
      <w:tblPr/>
      <w:tcPr>
        <w:tcBorders>
          <w:top w:val="single" w:sz="12" w:space="0" w:color="auto"/>
          <w:left w:val="single" w:sz="12" w:space="0" w:color="auto"/>
          <w:bottom w:val="single" w:sz="12" w:space="0" w:color="auto"/>
          <w:right w:val="single" w:sz="12" w:space="0" w:color="auto"/>
          <w:insideH w:val="single" w:sz="12" w:space="0" w:color="auto"/>
          <w:insideV w:val="single" w:sz="12" w:space="0" w:color="auto"/>
        </w:tcBorders>
        <w:shd w:val="clear" w:color="auto" w:fill="auto"/>
      </w:tcPr>
    </w:tblStylePr>
    <w:tblStylePr w:type="lastRow">
      <w:pPr>
        <w:spacing w:before="0" w:after="0" w:line="240" w:lineRule="auto"/>
      </w:pPr>
      <w:rPr>
        <w:b/>
        <w:bCs/>
      </w:rPr>
      <w:tblPr/>
      <w:tcPr>
        <w:tcBorders>
          <w:top w:val="single" w:sz="12" w:space="0" w:color="auto"/>
          <w:bottom w:val="single" w:sz="12" w:space="0" w:color="auto"/>
        </w:tcBorders>
        <w:shd w:val="clear" w:color="auto" w:fill="auto"/>
      </w:tcPr>
    </w:tblStylePr>
    <w:tblStylePr w:type="firstCol">
      <w:rPr>
        <w:b/>
        <w:bCs/>
      </w:rPr>
    </w:tblStylePr>
    <w:tblStylePr w:type="lastCol">
      <w:rPr>
        <w:b/>
        <w:bCs/>
      </w:rPr>
    </w:tblStylePr>
    <w:tblStylePr w:type="band2Vert">
      <w:tblPr/>
      <w:tcPr>
        <w:shd w:val="clear" w:color="auto" w:fill="FFFFFF" w:themeFill="background1"/>
      </w:tcPr>
    </w:tblStylePr>
    <w:tblStylePr w:type="band1Horz">
      <w:tblPr/>
      <w:tcPr>
        <w:tcBorders>
          <w:top w:val="dotted" w:sz="4" w:space="0" w:color="A6A6A6" w:themeColor="background1" w:themeShade="A6"/>
          <w:bottom w:val="dotted" w:sz="4" w:space="0" w:color="A6A6A6" w:themeColor="background1" w:themeShade="A6"/>
          <w:insideH w:val="dotted" w:sz="4" w:space="0" w:color="A6A6A6" w:themeColor="background1" w:themeShade="A6"/>
          <w:insideV w:val="dotted" w:sz="4" w:space="0" w:color="A6A6A6" w:themeColor="background1" w:themeShade="A6"/>
        </w:tcBorders>
        <w:shd w:val="clear" w:color="auto" w:fill="auto"/>
      </w:tcPr>
    </w:tblStylePr>
    <w:tblStylePr w:type="band2Horz">
      <w:tblPr/>
      <w:tcPr>
        <w:tcBorders>
          <w:top w:val="dotted" w:sz="4" w:space="0" w:color="A6A6A6" w:themeColor="background1" w:themeShade="A6"/>
          <w:bottom w:val="nil"/>
          <w:insideH w:val="dotted" w:sz="4" w:space="0" w:color="A6A6A6" w:themeColor="background1" w:themeShade="A6"/>
          <w:insideV w:val="dotted" w:sz="4" w:space="0" w:color="A6A6A6" w:themeColor="background1" w:themeShade="A6"/>
        </w:tcBorders>
        <w:shd w:val="clear" w:color="auto" w:fill="FFFFFF" w:themeFill="background1"/>
      </w:tcPr>
    </w:tblStylePr>
  </w:style>
  <w:style w:type="paragraph" w:styleId="Tabladeilustraciones">
    <w:name w:val="table of figures"/>
    <w:basedOn w:val="Normal"/>
    <w:next w:val="Normal"/>
    <w:uiPriority w:val="99"/>
    <w:unhideWhenUsed/>
    <w:rsid w:val="003A695B"/>
    <w:pPr>
      <w:tabs>
        <w:tab w:val="right" w:leader="dot" w:pos="8222"/>
      </w:tabs>
      <w:spacing w:before="120" w:after="0"/>
      <w:ind w:left="851" w:right="848"/>
    </w:pPr>
    <w:rPr>
      <w:noProof/>
    </w:rPr>
  </w:style>
  <w:style w:type="paragraph" w:styleId="TDC2">
    <w:name w:val="toc 2"/>
    <w:basedOn w:val="Normal"/>
    <w:next w:val="Normal"/>
    <w:autoRedefine/>
    <w:uiPriority w:val="39"/>
    <w:unhideWhenUsed/>
    <w:rsid w:val="003A32E3"/>
    <w:pPr>
      <w:tabs>
        <w:tab w:val="left" w:pos="1134"/>
        <w:tab w:val="right" w:leader="dot" w:pos="9060"/>
      </w:tabs>
      <w:spacing w:before="120" w:after="0"/>
      <w:ind w:left="1134" w:hanging="567"/>
    </w:pPr>
  </w:style>
  <w:style w:type="paragraph" w:customStyle="1" w:styleId="Paragraphe">
    <w:name w:val="Paragraphe"/>
    <w:basedOn w:val="ParagrapheIntro"/>
    <w:autoRedefine/>
    <w:qFormat/>
    <w:rsid w:val="00AB4C60"/>
    <w:pPr>
      <w:widowControl w:val="0"/>
      <w:spacing w:before="120" w:after="120"/>
      <w:ind w:left="720" w:firstLine="0"/>
    </w:pPr>
    <w:rPr>
      <w:rFonts w:ascii="Cambria" w:eastAsia="Times New Roman" w:hAnsi="Cambria" w:cs="GoudyOldStyleBT-Roman"/>
      <w:b/>
      <w:bCs/>
      <w:color w:val="000000"/>
      <w:sz w:val="22"/>
      <w:szCs w:val="22"/>
    </w:rPr>
  </w:style>
  <w:style w:type="paragraph" w:styleId="TDC3">
    <w:name w:val="toc 3"/>
    <w:basedOn w:val="Normal"/>
    <w:next w:val="Normal"/>
    <w:autoRedefine/>
    <w:uiPriority w:val="39"/>
    <w:unhideWhenUsed/>
    <w:rsid w:val="003A32E3"/>
    <w:pPr>
      <w:tabs>
        <w:tab w:val="left" w:pos="1701"/>
        <w:tab w:val="right" w:leader="dot" w:pos="9060"/>
      </w:tabs>
      <w:spacing w:before="120" w:after="0"/>
      <w:ind w:left="1701" w:hanging="567"/>
    </w:pPr>
  </w:style>
  <w:style w:type="paragraph" w:customStyle="1" w:styleId="Titre0level2">
    <w:name w:val="Titre 0 level 2"/>
    <w:basedOn w:val="Titre0Level1"/>
    <w:next w:val="Paragraphe"/>
    <w:qFormat/>
    <w:rsid w:val="007F4829"/>
    <w:pPr>
      <w:pageBreakBefore w:val="0"/>
      <w:spacing w:before="720"/>
    </w:pPr>
    <w:rPr>
      <w:sz w:val="32"/>
      <w:szCs w:val="32"/>
    </w:rPr>
  </w:style>
  <w:style w:type="paragraph" w:styleId="Bibliografa">
    <w:name w:val="Bibliography"/>
    <w:basedOn w:val="Normal"/>
    <w:next w:val="Normal"/>
    <w:uiPriority w:val="37"/>
    <w:unhideWhenUsed/>
    <w:rsid w:val="003821AF"/>
  </w:style>
  <w:style w:type="character" w:styleId="Hipervnculovisitado">
    <w:name w:val="FollowedHyperlink"/>
    <w:basedOn w:val="Fuentedeprrafopredeter"/>
    <w:uiPriority w:val="99"/>
    <w:semiHidden/>
    <w:unhideWhenUsed/>
    <w:rsid w:val="007F4829"/>
    <w:rPr>
      <w:color w:val="800080" w:themeColor="followedHyperlink"/>
      <w:u w:val="single"/>
    </w:rPr>
  </w:style>
  <w:style w:type="paragraph" w:customStyle="1" w:styleId="TemplateCV">
    <w:name w:val="Template CV"/>
    <w:basedOn w:val="Paragraphe"/>
    <w:qFormat/>
    <w:rsid w:val="0035425F"/>
    <w:rPr>
      <w:smallCaps/>
    </w:rPr>
  </w:style>
  <w:style w:type="paragraph" w:styleId="TtulodeTDC">
    <w:name w:val="TOC Heading"/>
    <w:basedOn w:val="Ttulo1"/>
    <w:next w:val="Normal"/>
    <w:uiPriority w:val="39"/>
    <w:semiHidden/>
    <w:unhideWhenUsed/>
    <w:qFormat/>
    <w:rsid w:val="00CD2C97"/>
    <w:pPr>
      <w:keepNext/>
      <w:keepLines/>
      <w:pageBreakBefore w:val="0"/>
      <w:numPr>
        <w:numId w:val="0"/>
      </w:numPr>
      <w:tabs>
        <w:tab w:val="clear" w:pos="2552"/>
      </w:tabs>
      <w:spacing w:before="480" w:after="0"/>
      <w:jc w:val="left"/>
      <w:outlineLvl w:val="9"/>
    </w:pPr>
    <w:rPr>
      <w:rFonts w:eastAsiaTheme="majorEastAsia" w:cstheme="majorBidi"/>
      <w:b/>
      <w:bCs/>
      <w:color w:val="365F91" w:themeColor="accent1" w:themeShade="BF"/>
      <w:sz w:val="28"/>
      <w:szCs w:val="28"/>
      <w:lang w:eastAsia="en-GB"/>
    </w:rPr>
  </w:style>
  <w:style w:type="paragraph" w:styleId="Prrafodelista">
    <w:name w:val="List Paragraph"/>
    <w:aliases w:val="Lista sin numerar"/>
    <w:basedOn w:val="Normal"/>
    <w:link w:val="PrrafodelistaCar"/>
    <w:uiPriority w:val="34"/>
    <w:qFormat/>
    <w:rsid w:val="00262349"/>
    <w:pPr>
      <w:ind w:left="720"/>
      <w:contextualSpacing/>
      <w:jc w:val="left"/>
    </w:pPr>
    <w:rPr>
      <w:rFonts w:ascii="Arial" w:eastAsiaTheme="minorEastAsia" w:hAnsi="Arial"/>
      <w:szCs w:val="20"/>
      <w:lang w:val="es-ES"/>
    </w:rPr>
  </w:style>
  <w:style w:type="character" w:customStyle="1" w:styleId="PrrafodelistaCar">
    <w:name w:val="Párrafo de lista Car"/>
    <w:aliases w:val="Lista sin numerar Car"/>
    <w:basedOn w:val="Fuentedeprrafopredeter"/>
    <w:link w:val="Prrafodelista"/>
    <w:uiPriority w:val="34"/>
    <w:rsid w:val="00262349"/>
    <w:rPr>
      <w:rFonts w:ascii="Arial" w:eastAsiaTheme="minorEastAsia" w:hAnsi="Arial"/>
      <w:sz w:val="20"/>
      <w:szCs w:val="20"/>
      <w:lang w:val="es-ES"/>
    </w:rPr>
  </w:style>
  <w:style w:type="character" w:customStyle="1" w:styleId="apple-converted-space">
    <w:name w:val="apple-converted-space"/>
    <w:basedOn w:val="Fuentedeprrafopredeter"/>
    <w:rsid w:val="00146878"/>
  </w:style>
  <w:style w:type="paragraph" w:customStyle="1" w:styleId="Thesisparrafo">
    <w:name w:val="Thesis_parrafo"/>
    <w:basedOn w:val="Normal"/>
    <w:link w:val="ThesisparrafoCar"/>
    <w:qFormat/>
    <w:rsid w:val="00146878"/>
    <w:rPr>
      <w:rFonts w:eastAsiaTheme="minorEastAsia" w:cs="Arial"/>
      <w:szCs w:val="20"/>
      <w:lang w:val="en-US"/>
    </w:rPr>
  </w:style>
  <w:style w:type="character" w:customStyle="1" w:styleId="ThesisparrafoCar">
    <w:name w:val="Thesis_parrafo Car"/>
    <w:basedOn w:val="Fuentedeprrafopredeter"/>
    <w:link w:val="Thesisparrafo"/>
    <w:rsid w:val="00146878"/>
    <w:rPr>
      <w:rFonts w:eastAsiaTheme="minorEastAsia" w:cs="Arial"/>
      <w:sz w:val="20"/>
      <w:szCs w:val="20"/>
      <w:lang w:val="en-US"/>
    </w:rPr>
  </w:style>
  <w:style w:type="paragraph" w:customStyle="1" w:styleId="Thesis">
    <w:name w:val="Thesis"/>
    <w:basedOn w:val="Normal"/>
    <w:qFormat/>
    <w:rsid w:val="00146878"/>
    <w:rPr>
      <w:rFonts w:ascii="Arial" w:eastAsiaTheme="minorEastAsia" w:hAnsi="Arial" w:cs="Arial"/>
      <w:szCs w:val="20"/>
      <w:lang w:val="en-US"/>
    </w:rPr>
  </w:style>
  <w:style w:type="paragraph" w:styleId="NormalWeb">
    <w:name w:val="Normal (Web)"/>
    <w:basedOn w:val="Normal"/>
    <w:uiPriority w:val="99"/>
    <w:unhideWhenUsed/>
    <w:rsid w:val="00146878"/>
    <w:pPr>
      <w:spacing w:before="100" w:beforeAutospacing="1" w:after="100" w:afterAutospacing="1" w:line="240" w:lineRule="auto"/>
      <w:jc w:val="left"/>
    </w:pPr>
    <w:rPr>
      <w:rFonts w:ascii="Times New Roman" w:eastAsiaTheme="minorEastAsia" w:hAnsi="Times New Roman" w:cs="Times New Roman"/>
      <w:sz w:val="24"/>
      <w:szCs w:val="24"/>
      <w:lang w:eastAsia="en-GB"/>
    </w:rPr>
  </w:style>
  <w:style w:type="table" w:styleId="Sombreadoclaro-nfasis2">
    <w:name w:val="Light Shading Accent 2"/>
    <w:basedOn w:val="Tablanormal"/>
    <w:uiPriority w:val="60"/>
    <w:rsid w:val="00600FC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a">
    <w:name w:val="Παράγραφος λίστας"/>
    <w:basedOn w:val="Normal"/>
    <w:uiPriority w:val="34"/>
    <w:qFormat/>
    <w:rsid w:val="00B10FA1"/>
    <w:pPr>
      <w:tabs>
        <w:tab w:val="num" w:pos="360"/>
      </w:tabs>
      <w:spacing w:after="0" w:line="240" w:lineRule="auto"/>
      <w:ind w:left="360" w:hanging="360"/>
      <w:contextualSpacing/>
    </w:pPr>
    <w:rPr>
      <w:rFonts w:ascii="Calibri" w:eastAsia="Calibri" w:hAnsi="Calibri" w:cs="Times New Roman"/>
      <w:sz w:val="22"/>
      <w:szCs w:val="24"/>
      <w:lang w:val="el-GR"/>
    </w:rPr>
  </w:style>
  <w:style w:type="character" w:styleId="Refdecomentario">
    <w:name w:val="annotation reference"/>
    <w:basedOn w:val="Fuentedeprrafopredeter"/>
    <w:uiPriority w:val="99"/>
    <w:unhideWhenUsed/>
    <w:rsid w:val="00152E05"/>
    <w:rPr>
      <w:sz w:val="16"/>
      <w:szCs w:val="16"/>
    </w:rPr>
  </w:style>
  <w:style w:type="paragraph" w:styleId="Textocomentario">
    <w:name w:val="annotation text"/>
    <w:basedOn w:val="Normal"/>
    <w:link w:val="TextocomentarioCar"/>
    <w:uiPriority w:val="99"/>
    <w:unhideWhenUsed/>
    <w:rsid w:val="00152E05"/>
    <w:pPr>
      <w:spacing w:line="240" w:lineRule="auto"/>
    </w:pPr>
    <w:rPr>
      <w:szCs w:val="20"/>
    </w:rPr>
  </w:style>
  <w:style w:type="character" w:customStyle="1" w:styleId="TextocomentarioCar">
    <w:name w:val="Texto comentario Car"/>
    <w:basedOn w:val="Fuentedeprrafopredeter"/>
    <w:link w:val="Textocomentario"/>
    <w:uiPriority w:val="99"/>
    <w:rsid w:val="00152E05"/>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152E05"/>
    <w:rPr>
      <w:b/>
      <w:bCs/>
    </w:rPr>
  </w:style>
  <w:style w:type="character" w:customStyle="1" w:styleId="AsuntodelcomentarioCar">
    <w:name w:val="Asunto del comentario Car"/>
    <w:basedOn w:val="TextocomentarioCar"/>
    <w:link w:val="Asuntodelcomentario"/>
    <w:uiPriority w:val="99"/>
    <w:semiHidden/>
    <w:rsid w:val="00152E05"/>
    <w:rPr>
      <w:b/>
      <w:bCs/>
      <w:sz w:val="20"/>
      <w:szCs w:val="20"/>
      <w:lang w:val="en-GB"/>
    </w:rPr>
  </w:style>
  <w:style w:type="character" w:customStyle="1" w:styleId="addmd">
    <w:name w:val="addmd"/>
    <w:basedOn w:val="Fuentedeprrafopredeter"/>
    <w:rsid w:val="00152E05"/>
  </w:style>
  <w:style w:type="paragraph" w:styleId="Textonotapie">
    <w:name w:val="footnote text"/>
    <w:aliases w:val="Schriftart: 9 pt,Schriftart: 10 pt,Schriftart: 8 pt,WB-Fußnotentext,fn,footnote text,Footnotes,Footnote ak,Footnote Text Char,FoodNote,ft,Footnote text,Footnote,Footnote Text Char1,Footnote Text Char Char,Footnote Text Char1 Char Cha"/>
    <w:basedOn w:val="Normal"/>
    <w:link w:val="TextonotapieCar"/>
    <w:unhideWhenUsed/>
    <w:rsid w:val="00C77976"/>
    <w:pPr>
      <w:spacing w:after="0" w:line="240" w:lineRule="auto"/>
    </w:pPr>
    <w:rPr>
      <w:szCs w:val="20"/>
    </w:rPr>
  </w:style>
  <w:style w:type="character" w:customStyle="1" w:styleId="TextonotapieCar">
    <w:name w:val="Texto nota pie Car"/>
    <w:aliases w:val="Schriftart: 9 pt Car,Schriftart: 10 pt Car,Schriftart: 8 pt Car,WB-Fußnotentext Car,fn Car,footnote text Car,Footnotes Car,Footnote ak Car,Footnote Text Char Car,FoodNote Car,ft Car,Footnote text Car,Footnote Car"/>
    <w:basedOn w:val="Fuentedeprrafopredeter"/>
    <w:link w:val="Textonotapie"/>
    <w:rsid w:val="00C77976"/>
    <w:rPr>
      <w:sz w:val="20"/>
      <w:szCs w:val="20"/>
      <w:lang w:val="en-GB"/>
    </w:rPr>
  </w:style>
  <w:style w:type="character" w:styleId="Refdenotaalpie">
    <w:name w:val="footnote reference"/>
    <w:aliases w:val="Footnote symbol,Times 10 Point,Exposant 3 Point, Exposant 3 Point,Footnote sign,Foot note Ref.,Appel note de bas de p,EN Footnote Reference"/>
    <w:basedOn w:val="Fuentedeprrafopredeter"/>
    <w:unhideWhenUsed/>
    <w:rsid w:val="00C77976"/>
    <w:rPr>
      <w:vertAlign w:val="superscript"/>
    </w:rPr>
  </w:style>
  <w:style w:type="character" w:styleId="Textoennegrita">
    <w:name w:val="Strong"/>
    <w:basedOn w:val="Fuentedeprrafopredeter"/>
    <w:uiPriority w:val="22"/>
    <w:qFormat/>
    <w:rsid w:val="00B82419"/>
    <w:rPr>
      <w:b/>
      <w:bCs/>
    </w:rPr>
  </w:style>
  <w:style w:type="table" w:customStyle="1" w:styleId="thesis0">
    <w:name w:val="thesis"/>
    <w:basedOn w:val="Tablanormal"/>
    <w:uiPriority w:val="99"/>
    <w:qFormat/>
    <w:rsid w:val="00F64AF4"/>
    <w:pPr>
      <w:spacing w:after="0" w:line="240" w:lineRule="auto"/>
    </w:pPr>
    <w:rPr>
      <w:rFonts w:ascii="Cambria" w:eastAsiaTheme="minorEastAsia" w:hAnsi="Cambria"/>
      <w:szCs w:val="20"/>
      <w:lang w:val="es-ES"/>
    </w:rPr>
    <w:tblPr>
      <w:jc w:val="center"/>
      <w:tblBorders>
        <w:top w:val="single" w:sz="12" w:space="0" w:color="auto"/>
        <w:left w:val="single" w:sz="12" w:space="0" w:color="auto"/>
        <w:bottom w:val="single" w:sz="12" w:space="0" w:color="auto"/>
        <w:right w:val="single" w:sz="12" w:space="0" w:color="auto"/>
        <w:insideH w:val="single" w:sz="2" w:space="0" w:color="A6A6A6" w:themeColor="background1" w:themeShade="A6"/>
        <w:insideV w:val="single" w:sz="2" w:space="0" w:color="A6A6A6" w:themeColor="background1" w:themeShade="A6"/>
      </w:tblBorders>
    </w:tblPr>
    <w:trPr>
      <w:jc w:val="center"/>
    </w:trPr>
    <w:tcPr>
      <w:shd w:val="clear" w:color="auto" w:fill="auto"/>
    </w:tcPr>
    <w:tblStylePr w:type="firstRow">
      <w:pPr>
        <w:jc w:val="center"/>
      </w:pPr>
      <w:rPr>
        <w:rFonts w:asciiTheme="minorHAnsi" w:hAnsiTheme="minorHAnsi"/>
        <w:b/>
        <w:color w:val="auto"/>
        <w:sz w:val="24"/>
      </w:rPr>
      <w:tblPr/>
      <w:tcPr>
        <w:tcBorders>
          <w:bottom w:val="single" w:sz="12" w:space="0" w:color="auto"/>
        </w:tcBorders>
        <w:shd w:val="clear" w:color="auto" w:fill="FDE9D9" w:themeFill="accent6" w:themeFillTint="33"/>
      </w:tcPr>
    </w:tblStylePr>
    <w:tblStylePr w:type="firstCol">
      <w:rPr>
        <w:rFonts w:asciiTheme="minorHAnsi" w:hAnsiTheme="minorHAnsi"/>
        <w:sz w:val="24"/>
      </w:rPr>
      <w:tblPr/>
      <w:tcPr>
        <w:shd w:val="clear" w:color="auto" w:fill="F2F2F2" w:themeFill="background1" w:themeFillShade="F2"/>
      </w:tcPr>
    </w:tblStylePr>
  </w:style>
  <w:style w:type="paragraph" w:customStyle="1" w:styleId="ThesisH1">
    <w:name w:val="Thesis_H1"/>
    <w:basedOn w:val="Ttulo1"/>
    <w:qFormat/>
    <w:rsid w:val="00E97D57"/>
    <w:pPr>
      <w:keepNext/>
      <w:keepLines/>
      <w:pageBreakBefore w:val="0"/>
      <w:numPr>
        <w:numId w:val="2"/>
      </w:numPr>
      <w:tabs>
        <w:tab w:val="clear" w:pos="2552"/>
      </w:tabs>
      <w:spacing w:before="600" w:after="120" w:line="240" w:lineRule="auto"/>
    </w:pPr>
    <w:rPr>
      <w:rFonts w:asciiTheme="minorHAnsi" w:eastAsiaTheme="majorEastAsia" w:hAnsiTheme="minorHAnsi" w:cs="Arial"/>
      <w:bCs/>
      <w:sz w:val="56"/>
      <w:szCs w:val="28"/>
      <w:lang w:val="en-US"/>
    </w:rPr>
  </w:style>
  <w:style w:type="paragraph" w:customStyle="1" w:styleId="ThesisH2">
    <w:name w:val="Thesis_H2"/>
    <w:basedOn w:val="ThesisH1"/>
    <w:next w:val="Ttulo2"/>
    <w:autoRedefine/>
    <w:qFormat/>
    <w:rsid w:val="00E97D57"/>
    <w:pPr>
      <w:numPr>
        <w:ilvl w:val="1"/>
      </w:numPr>
      <w:spacing w:before="120"/>
      <w:ind w:left="360"/>
      <w:outlineLvl w:val="1"/>
    </w:pPr>
    <w:rPr>
      <w:rFonts w:cs="Times New Roman"/>
      <w:sz w:val="44"/>
    </w:rPr>
  </w:style>
  <w:style w:type="paragraph" w:customStyle="1" w:styleId="ThesisH3">
    <w:name w:val="Thesis_H3"/>
    <w:basedOn w:val="Prrafodelista"/>
    <w:autoRedefine/>
    <w:qFormat/>
    <w:rsid w:val="00E97D57"/>
    <w:pPr>
      <w:numPr>
        <w:ilvl w:val="2"/>
        <w:numId w:val="2"/>
      </w:numPr>
      <w:jc w:val="both"/>
      <w:outlineLvl w:val="2"/>
    </w:pPr>
    <w:rPr>
      <w:rFonts w:asciiTheme="minorHAnsi" w:hAnsiTheme="minorHAnsi" w:cs="Times New Roman"/>
      <w:sz w:val="32"/>
      <w:lang w:val="en-US"/>
    </w:rPr>
  </w:style>
  <w:style w:type="paragraph" w:customStyle="1" w:styleId="ThesisH4">
    <w:name w:val="Thesis_H4"/>
    <w:basedOn w:val="Prrafodelista"/>
    <w:next w:val="Ttulo4"/>
    <w:link w:val="ThesisH4Car"/>
    <w:autoRedefine/>
    <w:qFormat/>
    <w:rsid w:val="00E97D57"/>
    <w:pPr>
      <w:numPr>
        <w:ilvl w:val="3"/>
        <w:numId w:val="2"/>
      </w:numPr>
      <w:ind w:left="1428"/>
      <w:jc w:val="both"/>
    </w:pPr>
    <w:rPr>
      <w:rFonts w:asciiTheme="minorHAnsi" w:hAnsiTheme="minorHAnsi" w:cs="Arial"/>
      <w:sz w:val="32"/>
      <w:lang w:val="en-US"/>
    </w:rPr>
  </w:style>
  <w:style w:type="character" w:customStyle="1" w:styleId="apple-style-span">
    <w:name w:val="apple-style-span"/>
    <w:basedOn w:val="Fuentedeprrafopredeter"/>
    <w:rsid w:val="00E97D57"/>
  </w:style>
  <w:style w:type="paragraph" w:customStyle="1" w:styleId="Text">
    <w:name w:val="Text"/>
    <w:basedOn w:val="Normal"/>
    <w:rsid w:val="008A2340"/>
    <w:pPr>
      <w:widowControl w:val="0"/>
      <w:autoSpaceDE w:val="0"/>
      <w:autoSpaceDN w:val="0"/>
      <w:spacing w:after="0" w:line="252" w:lineRule="auto"/>
      <w:ind w:firstLine="202"/>
    </w:pPr>
    <w:rPr>
      <w:rFonts w:ascii="Times New Roman" w:eastAsia="Times New Roman" w:hAnsi="Times New Roman" w:cs="Times New Roman"/>
      <w:szCs w:val="20"/>
      <w:lang w:val="en-US"/>
    </w:rPr>
  </w:style>
  <w:style w:type="character" w:styleId="Textodelmarcadordeposicin">
    <w:name w:val="Placeholder Text"/>
    <w:basedOn w:val="Fuentedeprrafopredeter"/>
    <w:uiPriority w:val="99"/>
    <w:semiHidden/>
    <w:rsid w:val="00886FE6"/>
    <w:rPr>
      <w:color w:val="808080"/>
    </w:rPr>
  </w:style>
  <w:style w:type="paragraph" w:styleId="Revisin">
    <w:name w:val="Revision"/>
    <w:hidden/>
    <w:uiPriority w:val="99"/>
    <w:semiHidden/>
    <w:rsid w:val="001E13EB"/>
    <w:pPr>
      <w:spacing w:after="0" w:line="240" w:lineRule="auto"/>
    </w:pPr>
    <w:rPr>
      <w:sz w:val="18"/>
      <w:szCs w:val="18"/>
      <w:lang w:val="en-GB"/>
    </w:rPr>
  </w:style>
  <w:style w:type="paragraph" w:styleId="TDC4">
    <w:name w:val="toc 4"/>
    <w:basedOn w:val="Normal"/>
    <w:next w:val="Normal"/>
    <w:autoRedefine/>
    <w:uiPriority w:val="39"/>
    <w:unhideWhenUsed/>
    <w:rsid w:val="00D15F2B"/>
    <w:pPr>
      <w:spacing w:after="100"/>
      <w:ind w:left="660"/>
      <w:jc w:val="left"/>
    </w:pPr>
    <w:rPr>
      <w:rFonts w:eastAsiaTheme="minorEastAsia"/>
      <w:sz w:val="22"/>
      <w:szCs w:val="22"/>
      <w:lang w:val="en-US"/>
    </w:rPr>
  </w:style>
  <w:style w:type="paragraph" w:styleId="TDC5">
    <w:name w:val="toc 5"/>
    <w:basedOn w:val="Normal"/>
    <w:next w:val="Normal"/>
    <w:autoRedefine/>
    <w:uiPriority w:val="39"/>
    <w:unhideWhenUsed/>
    <w:rsid w:val="00D15F2B"/>
    <w:pPr>
      <w:spacing w:after="100"/>
      <w:ind w:left="880"/>
      <w:jc w:val="left"/>
    </w:pPr>
    <w:rPr>
      <w:rFonts w:eastAsiaTheme="minorEastAsia"/>
      <w:sz w:val="22"/>
      <w:szCs w:val="22"/>
      <w:lang w:val="en-US"/>
    </w:rPr>
  </w:style>
  <w:style w:type="paragraph" w:styleId="TDC6">
    <w:name w:val="toc 6"/>
    <w:basedOn w:val="Normal"/>
    <w:next w:val="Normal"/>
    <w:autoRedefine/>
    <w:uiPriority w:val="39"/>
    <w:unhideWhenUsed/>
    <w:rsid w:val="00D15F2B"/>
    <w:pPr>
      <w:spacing w:after="100"/>
      <w:ind w:left="1100"/>
      <w:jc w:val="left"/>
    </w:pPr>
    <w:rPr>
      <w:rFonts w:eastAsiaTheme="minorEastAsia"/>
      <w:sz w:val="22"/>
      <w:szCs w:val="22"/>
      <w:lang w:val="en-US"/>
    </w:rPr>
  </w:style>
  <w:style w:type="paragraph" w:styleId="TDC7">
    <w:name w:val="toc 7"/>
    <w:basedOn w:val="Normal"/>
    <w:next w:val="Normal"/>
    <w:autoRedefine/>
    <w:uiPriority w:val="39"/>
    <w:unhideWhenUsed/>
    <w:rsid w:val="00D15F2B"/>
    <w:pPr>
      <w:spacing w:after="100"/>
      <w:ind w:left="1320"/>
      <w:jc w:val="left"/>
    </w:pPr>
    <w:rPr>
      <w:rFonts w:eastAsiaTheme="minorEastAsia"/>
      <w:sz w:val="22"/>
      <w:szCs w:val="22"/>
      <w:lang w:val="en-US"/>
    </w:rPr>
  </w:style>
  <w:style w:type="paragraph" w:styleId="TDC8">
    <w:name w:val="toc 8"/>
    <w:basedOn w:val="Normal"/>
    <w:next w:val="Normal"/>
    <w:autoRedefine/>
    <w:uiPriority w:val="39"/>
    <w:unhideWhenUsed/>
    <w:rsid w:val="00D15F2B"/>
    <w:pPr>
      <w:spacing w:after="100"/>
      <w:ind w:left="1540"/>
      <w:jc w:val="left"/>
    </w:pPr>
    <w:rPr>
      <w:rFonts w:eastAsiaTheme="minorEastAsia"/>
      <w:sz w:val="22"/>
      <w:szCs w:val="22"/>
      <w:lang w:val="en-US"/>
    </w:rPr>
  </w:style>
  <w:style w:type="paragraph" w:styleId="TDC9">
    <w:name w:val="toc 9"/>
    <w:basedOn w:val="Normal"/>
    <w:next w:val="Normal"/>
    <w:autoRedefine/>
    <w:uiPriority w:val="39"/>
    <w:unhideWhenUsed/>
    <w:rsid w:val="00D15F2B"/>
    <w:pPr>
      <w:spacing w:after="100"/>
      <w:ind w:left="1760"/>
      <w:jc w:val="left"/>
    </w:pPr>
    <w:rPr>
      <w:rFonts w:eastAsiaTheme="minorEastAsia"/>
      <w:sz w:val="22"/>
      <w:szCs w:val="22"/>
      <w:lang w:val="en-US"/>
    </w:rPr>
  </w:style>
  <w:style w:type="character" w:customStyle="1" w:styleId="st">
    <w:name w:val="st"/>
    <w:basedOn w:val="Fuentedeprrafopredeter"/>
    <w:rsid w:val="00AA6783"/>
  </w:style>
  <w:style w:type="paragraph" w:customStyle="1" w:styleId="MText">
    <w:name w:val="M_Text"/>
    <w:basedOn w:val="Normal"/>
    <w:rsid w:val="00D30AD5"/>
    <w:pPr>
      <w:spacing w:after="0" w:line="340" w:lineRule="atLeast"/>
      <w:ind w:firstLine="284"/>
    </w:pPr>
    <w:rPr>
      <w:rFonts w:ascii="Times New Roman" w:eastAsia="Times New Roman" w:hAnsi="Times New Roman" w:cs="Times New Roman"/>
      <w:color w:val="000000"/>
      <w:sz w:val="24"/>
      <w:szCs w:val="20"/>
      <w:lang w:val="en-US" w:eastAsia="de-DE"/>
    </w:rPr>
  </w:style>
  <w:style w:type="character" w:customStyle="1" w:styleId="ThesisH4Car">
    <w:name w:val="Thesis_H4 Car"/>
    <w:basedOn w:val="PrrafodelistaCar"/>
    <w:link w:val="ThesisH4"/>
    <w:rsid w:val="0034013C"/>
    <w:rPr>
      <w:rFonts w:ascii="Arial" w:eastAsiaTheme="minorEastAsia" w:hAnsi="Arial" w:cs="Arial"/>
      <w:sz w:val="32"/>
      <w:szCs w:val="20"/>
      <w:lang w:val="en-US"/>
    </w:rPr>
  </w:style>
  <w:style w:type="character" w:styleId="nfasis">
    <w:name w:val="Emphasis"/>
    <w:basedOn w:val="Fuentedeprrafopredeter"/>
    <w:uiPriority w:val="20"/>
    <w:qFormat/>
    <w:rsid w:val="00F9209F"/>
    <w:rPr>
      <w:i/>
      <w:iCs/>
    </w:rPr>
  </w:style>
  <w:style w:type="character" w:customStyle="1" w:styleId="abstract">
    <w:name w:val="abstract"/>
    <w:basedOn w:val="Fuentedeprrafopredeter"/>
    <w:rsid w:val="005A1A0A"/>
  </w:style>
  <w:style w:type="paragraph" w:customStyle="1" w:styleId="Pa8">
    <w:name w:val="Pa8"/>
    <w:basedOn w:val="Normal"/>
    <w:next w:val="Normal"/>
    <w:uiPriority w:val="99"/>
    <w:rsid w:val="00793851"/>
    <w:pPr>
      <w:autoSpaceDE w:val="0"/>
      <w:autoSpaceDN w:val="0"/>
      <w:adjustRightInd w:val="0"/>
      <w:spacing w:after="0" w:line="165" w:lineRule="atLeast"/>
      <w:jc w:val="left"/>
    </w:pPr>
    <w:rPr>
      <w:rFonts w:ascii="Guardian TextEgypHBR" w:hAnsi="Guardian TextEgypHBR"/>
      <w:sz w:val="24"/>
      <w:szCs w:val="24"/>
    </w:rPr>
  </w:style>
  <w:style w:type="paragraph" w:customStyle="1" w:styleId="Pa16">
    <w:name w:val="Pa16"/>
    <w:basedOn w:val="Normal"/>
    <w:next w:val="Normal"/>
    <w:uiPriority w:val="99"/>
    <w:rsid w:val="00793851"/>
    <w:pPr>
      <w:autoSpaceDE w:val="0"/>
      <w:autoSpaceDN w:val="0"/>
      <w:adjustRightInd w:val="0"/>
      <w:spacing w:after="0" w:line="240" w:lineRule="atLeast"/>
      <w:jc w:val="left"/>
    </w:pPr>
    <w:rPr>
      <w:rFonts w:ascii="National HBR Extrabold" w:hAnsi="National HBR Extrabold"/>
      <w:sz w:val="24"/>
      <w:szCs w:val="24"/>
    </w:rPr>
  </w:style>
  <w:style w:type="paragraph" w:customStyle="1" w:styleId="Pa10">
    <w:name w:val="Pa10"/>
    <w:basedOn w:val="Normal"/>
    <w:next w:val="Normal"/>
    <w:uiPriority w:val="99"/>
    <w:rsid w:val="00793851"/>
    <w:pPr>
      <w:autoSpaceDE w:val="0"/>
      <w:autoSpaceDN w:val="0"/>
      <w:adjustRightInd w:val="0"/>
      <w:spacing w:after="0" w:line="165" w:lineRule="atLeast"/>
      <w:jc w:val="left"/>
    </w:pPr>
    <w:rPr>
      <w:rFonts w:ascii="National HBR Extrabold" w:hAnsi="National HBR Extrabold"/>
      <w:sz w:val="24"/>
      <w:szCs w:val="24"/>
    </w:rPr>
  </w:style>
  <w:style w:type="paragraph" w:customStyle="1" w:styleId="Paragraphe-Quotes">
    <w:name w:val="Paragraphe - Quotes"/>
    <w:basedOn w:val="Paragraphe"/>
    <w:next w:val="Paragraphe"/>
    <w:autoRedefine/>
    <w:qFormat/>
    <w:rsid w:val="00800A00"/>
    <w:pPr>
      <w:ind w:left="567" w:right="567"/>
    </w:pPr>
    <w:rPr>
      <w:i/>
    </w:rPr>
  </w:style>
  <w:style w:type="character" w:customStyle="1" w:styleId="A0">
    <w:name w:val="A0"/>
    <w:uiPriority w:val="99"/>
    <w:rsid w:val="00361842"/>
    <w:rPr>
      <w:rFonts w:cs="National HBR Semibold"/>
      <w:b/>
      <w:bCs/>
      <w:color w:val="000000"/>
      <w:sz w:val="21"/>
      <w:szCs w:val="21"/>
    </w:rPr>
  </w:style>
  <w:style w:type="character" w:customStyle="1" w:styleId="citation-abbreviation">
    <w:name w:val="citation-abbreviation"/>
    <w:basedOn w:val="Fuentedeprrafopredeter"/>
    <w:rsid w:val="00134A46"/>
  </w:style>
  <w:style w:type="character" w:customStyle="1" w:styleId="citation-publication-date">
    <w:name w:val="citation-publication-date"/>
    <w:basedOn w:val="Fuentedeprrafopredeter"/>
    <w:rsid w:val="00134A46"/>
  </w:style>
  <w:style w:type="character" w:customStyle="1" w:styleId="citation-volume">
    <w:name w:val="citation-volume"/>
    <w:basedOn w:val="Fuentedeprrafopredeter"/>
    <w:rsid w:val="00134A46"/>
  </w:style>
  <w:style w:type="character" w:customStyle="1" w:styleId="citation-issue">
    <w:name w:val="citation-issue"/>
    <w:basedOn w:val="Fuentedeprrafopredeter"/>
    <w:rsid w:val="00134A46"/>
  </w:style>
  <w:style w:type="character" w:customStyle="1" w:styleId="citation-flpages">
    <w:name w:val="citation-flpages"/>
    <w:basedOn w:val="Fuentedeprrafopredeter"/>
    <w:rsid w:val="00134A46"/>
  </w:style>
  <w:style w:type="character" w:customStyle="1" w:styleId="fm-vol-iss-date">
    <w:name w:val="fm-vol-iss-date"/>
    <w:basedOn w:val="Fuentedeprrafopredeter"/>
    <w:rsid w:val="00134A46"/>
  </w:style>
  <w:style w:type="character" w:customStyle="1" w:styleId="doi">
    <w:name w:val="doi"/>
    <w:basedOn w:val="Fuentedeprrafopredeter"/>
    <w:rsid w:val="00134A46"/>
  </w:style>
  <w:style w:type="character" w:customStyle="1" w:styleId="fm-citation-ids-label">
    <w:name w:val="fm-citation-ids-label"/>
    <w:basedOn w:val="Fuentedeprrafopredeter"/>
    <w:rsid w:val="00134A46"/>
  </w:style>
  <w:style w:type="character" w:customStyle="1" w:styleId="mw-headline">
    <w:name w:val="mw-headline"/>
    <w:basedOn w:val="Fuentedeprrafopredeter"/>
    <w:rsid w:val="00335A6E"/>
  </w:style>
  <w:style w:type="paragraph" w:customStyle="1" w:styleId="p">
    <w:name w:val="p"/>
    <w:basedOn w:val="Normal"/>
    <w:rsid w:val="0014559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w-mmv-caption">
    <w:name w:val="mw-mmv-caption"/>
    <w:basedOn w:val="Normal"/>
    <w:rsid w:val="00F235F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w-mmv-image-desc">
    <w:name w:val="mw-mmv-image-desc"/>
    <w:basedOn w:val="Normal"/>
    <w:rsid w:val="00F235F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tyb">
    <w:name w:val="Mtyb"/>
    <w:basedOn w:val="Normal"/>
    <w:qFormat/>
    <w:rsid w:val="00E36590"/>
    <w:pPr>
      <w:tabs>
        <w:tab w:val="left" w:pos="567"/>
      </w:tabs>
      <w:spacing w:after="0" w:line="360" w:lineRule="auto"/>
      <w:ind w:firstLine="397"/>
    </w:pPr>
    <w:rPr>
      <w:rFonts w:ascii="Arial" w:hAnsi="Arial"/>
      <w:szCs w:val="20"/>
      <w:lang w:val="en-US"/>
    </w:rPr>
  </w:style>
  <w:style w:type="paragraph" w:customStyle="1" w:styleId="Default">
    <w:name w:val="Default"/>
    <w:link w:val="DefaultChar"/>
    <w:rsid w:val="002B7823"/>
    <w:pPr>
      <w:autoSpaceDE w:val="0"/>
      <w:autoSpaceDN w:val="0"/>
      <w:adjustRightInd w:val="0"/>
      <w:spacing w:after="0" w:line="240" w:lineRule="auto"/>
    </w:pPr>
    <w:rPr>
      <w:rFonts w:ascii="Times New Roman" w:hAnsi="Times New Roman" w:cs="Times New Roman"/>
      <w:color w:val="000000"/>
      <w:sz w:val="24"/>
      <w:szCs w:val="24"/>
      <w:lang w:val="es-ES"/>
    </w:rPr>
  </w:style>
  <w:style w:type="character" w:customStyle="1" w:styleId="DefaultChar">
    <w:name w:val="Default Char"/>
    <w:link w:val="Default"/>
    <w:locked/>
    <w:rsid w:val="002B7823"/>
    <w:rPr>
      <w:rFonts w:ascii="Times New Roman" w:hAnsi="Times New Roman" w:cs="Times New Roman"/>
      <w:color w:val="000000"/>
      <w:sz w:val="24"/>
      <w:szCs w:val="24"/>
      <w:lang w:val="es-ES"/>
    </w:rPr>
  </w:style>
  <w:style w:type="paragraph" w:customStyle="1" w:styleId="keywords">
    <w:name w:val="keywords"/>
    <w:next w:val="Normal"/>
    <w:rsid w:val="002B7823"/>
    <w:pPr>
      <w:spacing w:after="400" w:line="240" w:lineRule="auto"/>
      <w:ind w:firstLine="227"/>
      <w:contextualSpacing/>
      <w:jc w:val="both"/>
    </w:pPr>
    <w:rPr>
      <w:rFonts w:ascii="Times New Roman" w:eastAsia="Batang" w:hAnsi="Times New Roman" w:cs="Times New Roman"/>
      <w:b/>
      <w:sz w:val="18"/>
      <w:szCs w:val="18"/>
      <w:lang w:val="en-US" w:eastAsia="de-DE"/>
    </w:rPr>
  </w:style>
  <w:style w:type="paragraph" w:customStyle="1" w:styleId="authorinfo">
    <w:name w:val="authorinfo"/>
    <w:rsid w:val="002B7823"/>
    <w:pPr>
      <w:widowControl w:val="0"/>
      <w:spacing w:after="400" w:line="240" w:lineRule="auto"/>
      <w:contextualSpacing/>
      <w:jc w:val="center"/>
    </w:pPr>
    <w:rPr>
      <w:rFonts w:ascii="Times New Roman" w:eastAsia="Batang" w:hAnsi="Times New Roman" w:cs="Times New Roman"/>
      <w:sz w:val="18"/>
      <w:szCs w:val="20"/>
      <w:lang w:val="en-US" w:eastAsia="de-DE"/>
    </w:rPr>
  </w:style>
  <w:style w:type="paragraph" w:customStyle="1" w:styleId="author">
    <w:name w:val="author"/>
    <w:next w:val="authorinfo"/>
    <w:rsid w:val="002B7823"/>
    <w:pPr>
      <w:suppressAutoHyphens/>
      <w:spacing w:line="240" w:lineRule="auto"/>
      <w:contextualSpacing/>
      <w:jc w:val="center"/>
    </w:pPr>
    <w:rPr>
      <w:rFonts w:ascii="Times New Roman" w:eastAsia="Batang" w:hAnsi="Times New Roman" w:cs="Times New Roman"/>
      <w:sz w:val="24"/>
      <w:szCs w:val="24"/>
      <w:lang w:val="en-US" w:eastAsia="de-DE"/>
    </w:rPr>
  </w:style>
  <w:style w:type="paragraph" w:customStyle="1" w:styleId="heading1">
    <w:name w:val="heading1"/>
    <w:basedOn w:val="Ttulo1"/>
    <w:next w:val="Normal"/>
    <w:rsid w:val="002B7823"/>
    <w:pPr>
      <w:keepNext/>
      <w:keepLines/>
      <w:pageBreakBefore w:val="0"/>
      <w:numPr>
        <w:numId w:val="0"/>
      </w:numPr>
      <w:tabs>
        <w:tab w:val="clear" w:pos="2552"/>
        <w:tab w:val="left" w:pos="340"/>
        <w:tab w:val="left" w:pos="680"/>
      </w:tabs>
      <w:suppressAutoHyphens/>
      <w:spacing w:before="400" w:line="240" w:lineRule="auto"/>
      <w:jc w:val="center"/>
    </w:pPr>
    <w:rPr>
      <w:rFonts w:ascii="Times New Roman" w:eastAsia="Batang" w:hAnsi="Times New Roman" w:cs="Arial"/>
      <w:bCs/>
      <w:caps/>
      <w:snapToGrid w:val="0"/>
      <w:kern w:val="32"/>
      <w:sz w:val="16"/>
      <w:szCs w:val="16"/>
      <w:lang w:val="en-US"/>
    </w:rPr>
  </w:style>
  <w:style w:type="paragraph" w:customStyle="1" w:styleId="Ttulo10">
    <w:name w:val="Título1"/>
    <w:next w:val="author"/>
    <w:rsid w:val="002B7823"/>
    <w:pPr>
      <w:keepLines/>
      <w:suppressAutoHyphens/>
      <w:spacing w:after="160" w:line="240" w:lineRule="auto"/>
      <w:contextualSpacing/>
      <w:jc w:val="center"/>
    </w:pPr>
    <w:rPr>
      <w:rFonts w:ascii="Times New Roman" w:eastAsia="Batang" w:hAnsi="Times New Roman" w:cs="Times New Roman"/>
      <w:b/>
      <w:sz w:val="28"/>
      <w:szCs w:val="28"/>
      <w:lang w:val="en-US" w:eastAsia="de-DE"/>
    </w:rPr>
  </w:style>
  <w:style w:type="character" w:customStyle="1" w:styleId="italic">
    <w:name w:val="italic"/>
    <w:basedOn w:val="Fuentedeprrafopredeter"/>
    <w:rsid w:val="002B7823"/>
    <w:rPr>
      <w:i/>
      <w:iCs/>
    </w:rPr>
  </w:style>
  <w:style w:type="character" w:customStyle="1" w:styleId="initial12">
    <w:name w:val="initial_12"/>
    <w:basedOn w:val="Fuentedeprrafopredeter"/>
    <w:rsid w:val="002B7823"/>
    <w:rPr>
      <w:sz w:val="24"/>
      <w:szCs w:val="24"/>
    </w:rPr>
  </w:style>
  <w:style w:type="paragraph" w:customStyle="1" w:styleId="tabletext">
    <w:name w:val="table_text"/>
    <w:basedOn w:val="Normal"/>
    <w:rsid w:val="002B7823"/>
    <w:pPr>
      <w:tabs>
        <w:tab w:val="left" w:pos="340"/>
        <w:tab w:val="left" w:pos="680"/>
      </w:tabs>
      <w:spacing w:after="0" w:line="240" w:lineRule="auto"/>
      <w:jc w:val="left"/>
    </w:pPr>
    <w:rPr>
      <w:rFonts w:ascii="Times New Roman" w:eastAsia="Batang" w:hAnsi="Times New Roman" w:cs="Times New Roman"/>
      <w:snapToGrid w:val="0"/>
      <w:sz w:val="16"/>
      <w:szCs w:val="20"/>
      <w:lang w:val="en-US"/>
    </w:rPr>
  </w:style>
  <w:style w:type="character" w:customStyle="1" w:styleId="AbsatzNormal">
    <w:name w:val="AbsatzNormal"/>
    <w:basedOn w:val="Fuentedeprrafopredeter"/>
    <w:rsid w:val="002B7823"/>
  </w:style>
  <w:style w:type="character" w:customStyle="1" w:styleId="superscript">
    <w:name w:val="superscript"/>
    <w:basedOn w:val="Fuentedeprrafopredeter"/>
    <w:rsid w:val="002B7823"/>
    <w:rPr>
      <w:vertAlign w:val="superscript"/>
    </w:rPr>
  </w:style>
  <w:style w:type="paragraph" w:customStyle="1" w:styleId="Mdeck4text">
    <w:name w:val="M_deck_4_text"/>
    <w:rsid w:val="00115803"/>
    <w:pPr>
      <w:kinsoku w:val="0"/>
      <w:overflowPunct w:val="0"/>
      <w:autoSpaceDE w:val="0"/>
      <w:autoSpaceDN w:val="0"/>
      <w:adjustRightInd w:val="0"/>
      <w:snapToGrid w:val="0"/>
      <w:spacing w:after="0" w:line="340" w:lineRule="atLeast"/>
      <w:ind w:firstLine="288"/>
      <w:jc w:val="both"/>
    </w:pPr>
    <w:rPr>
      <w:rFonts w:ascii="Times New Roman" w:eastAsia="Times New Roman" w:hAnsi="Times New Roman"/>
      <w:snapToGrid w:val="0"/>
      <w:color w:val="000000"/>
      <w:sz w:val="24"/>
      <w:szCs w:val="20"/>
      <w:lang w:val="en-US" w:eastAsia="de-DE" w:bidi="en-US"/>
    </w:rPr>
  </w:style>
  <w:style w:type="paragraph" w:customStyle="1" w:styleId="Mdeck5tablebody">
    <w:name w:val="M_deck_5_table_body"/>
    <w:rsid w:val="00115803"/>
    <w:pPr>
      <w:kinsoku w:val="0"/>
      <w:overflowPunct w:val="0"/>
      <w:autoSpaceDE w:val="0"/>
      <w:autoSpaceDN w:val="0"/>
      <w:adjustRightInd w:val="0"/>
      <w:snapToGrid w:val="0"/>
      <w:spacing w:after="0" w:line="300" w:lineRule="exact"/>
      <w:jc w:val="center"/>
    </w:pPr>
    <w:rPr>
      <w:rFonts w:ascii="Times New Roman" w:eastAsia="Times New Roman" w:hAnsi="Times New Roman"/>
      <w:snapToGrid w:val="0"/>
      <w:color w:val="000000"/>
      <w:sz w:val="20"/>
      <w:szCs w:val="20"/>
      <w:lang w:val="en-US" w:eastAsia="de-DE" w:bidi="en-US"/>
    </w:rPr>
  </w:style>
  <w:style w:type="table" w:customStyle="1" w:styleId="Mdeck5tablebodythreelines">
    <w:name w:val="M_deck_5_table_body_three_lines"/>
    <w:basedOn w:val="Tablanormal"/>
    <w:uiPriority w:val="99"/>
    <w:rsid w:val="00115803"/>
    <w:pPr>
      <w:adjustRightInd w:val="0"/>
      <w:snapToGrid w:val="0"/>
      <w:spacing w:after="0" w:line="300" w:lineRule="exact"/>
      <w:jc w:val="center"/>
    </w:pPr>
    <w:rPr>
      <w:rFonts w:ascii="Times New Roma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Tablecaption">
    <w:name w:val="M_Tablecaption"/>
    <w:basedOn w:val="Normal"/>
    <w:rsid w:val="00283EF2"/>
    <w:pPr>
      <w:spacing w:before="240" w:after="0" w:line="340" w:lineRule="atLeast"/>
      <w:jc w:val="center"/>
    </w:pPr>
    <w:rPr>
      <w:rFonts w:ascii="Times New Roman" w:eastAsia="Times New Roman" w:hAnsi="Times New Roman" w:cs="Times New Roman"/>
      <w:color w:val="000000"/>
      <w:sz w:val="24"/>
      <w:szCs w:val="20"/>
      <w:lang w:val="en-US" w:eastAsia="de-DE"/>
    </w:rPr>
  </w:style>
  <w:style w:type="paragraph" w:customStyle="1" w:styleId="Mdeck6figurebody">
    <w:name w:val="M_deck_6_figure_body"/>
    <w:rsid w:val="00283EF2"/>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basedOn w:val="Normal"/>
    <w:rsid w:val="00283EF2"/>
    <w:pPr>
      <w:kinsoku w:val="0"/>
      <w:overflowPunct w:val="0"/>
      <w:autoSpaceDE w:val="0"/>
      <w:autoSpaceDN w:val="0"/>
      <w:adjustRightInd w:val="0"/>
      <w:snapToGrid w:val="0"/>
      <w:spacing w:before="240" w:after="240" w:line="340" w:lineRule="atLeast"/>
      <w:ind w:left="562" w:right="562"/>
    </w:pPr>
    <w:rPr>
      <w:rFonts w:ascii="Times New Roman" w:eastAsia="Times New Roman" w:hAnsi="Times New Roman"/>
      <w:snapToGrid w:val="0"/>
      <w:color w:val="000000"/>
      <w:sz w:val="24"/>
      <w:szCs w:val="20"/>
      <w:lang w:val="en-US" w:eastAsia="de-DE" w:bidi="en-US"/>
    </w:rPr>
  </w:style>
  <w:style w:type="paragraph" w:customStyle="1" w:styleId="Mdeck4textbulletlist">
    <w:name w:val="M_deck_4_text_bullet_list"/>
    <w:rsid w:val="00773F3D"/>
    <w:pPr>
      <w:numPr>
        <w:numId w:val="3"/>
      </w:numPr>
      <w:kinsoku w:val="0"/>
      <w:overflowPunct w:val="0"/>
      <w:autoSpaceDE w:val="0"/>
      <w:autoSpaceDN w:val="0"/>
      <w:adjustRightInd w:val="0"/>
      <w:snapToGrid w:val="0"/>
      <w:spacing w:after="0" w:line="340" w:lineRule="atLeast"/>
      <w:jc w:val="both"/>
    </w:pPr>
    <w:rPr>
      <w:rFonts w:ascii="Times New Roman" w:eastAsia="Times New Roman" w:hAnsi="Times New Roman"/>
      <w:snapToGrid w:val="0"/>
      <w:color w:val="000000"/>
      <w:sz w:val="24"/>
      <w:szCs w:val="20"/>
      <w:lang w:val="en-US" w:eastAsia="de-DE" w:bidi="en-US"/>
    </w:rPr>
  </w:style>
  <w:style w:type="character" w:customStyle="1" w:styleId="hvr">
    <w:name w:val="hvr"/>
    <w:basedOn w:val="Fuentedeprrafopredeter"/>
    <w:rsid w:val="00020D5F"/>
  </w:style>
  <w:style w:type="paragraph" w:styleId="Textoindependiente">
    <w:name w:val="Body Text"/>
    <w:basedOn w:val="Normal"/>
    <w:link w:val="TextoindependienteCar"/>
    <w:rsid w:val="001E7BF4"/>
    <w:pPr>
      <w:spacing w:after="120" w:line="228" w:lineRule="auto"/>
      <w:ind w:firstLine="288"/>
    </w:pPr>
    <w:rPr>
      <w:rFonts w:ascii="Times New Roman" w:eastAsia="SimSun" w:hAnsi="Times New Roman" w:cs="Times New Roman"/>
      <w:spacing w:val="-1"/>
      <w:szCs w:val="20"/>
      <w:lang w:val="x-none" w:eastAsia="x-none"/>
    </w:rPr>
  </w:style>
  <w:style w:type="character" w:customStyle="1" w:styleId="TextoindependienteCar">
    <w:name w:val="Texto independiente Car"/>
    <w:basedOn w:val="Fuentedeprrafopredeter"/>
    <w:link w:val="Textoindependiente"/>
    <w:rsid w:val="001E7BF4"/>
    <w:rPr>
      <w:rFonts w:ascii="Times New Roman" w:eastAsia="SimSun" w:hAnsi="Times New Roman" w:cs="Times New Roman"/>
      <w:spacing w:val="-1"/>
      <w:sz w:val="20"/>
      <w:szCs w:val="20"/>
      <w:lang w:val="x-none" w:eastAsia="x-none"/>
    </w:rPr>
  </w:style>
  <w:style w:type="character" w:customStyle="1" w:styleId="abscitationtitle">
    <w:name w:val="abs_citation_title"/>
    <w:basedOn w:val="Fuentedeprrafopredeter"/>
    <w:rsid w:val="00622CD3"/>
  </w:style>
  <w:style w:type="character" w:customStyle="1" w:styleId="notranslate">
    <w:name w:val="notranslate"/>
    <w:basedOn w:val="Fuentedeprrafopredeter"/>
    <w:rsid w:val="00933C96"/>
  </w:style>
  <w:style w:type="character" w:customStyle="1" w:styleId="position">
    <w:name w:val="position"/>
    <w:basedOn w:val="Fuentedeprrafopredeter"/>
    <w:rsid w:val="002A3195"/>
  </w:style>
  <w:style w:type="character" w:customStyle="1" w:styleId="affiliation">
    <w:name w:val="affiliation"/>
    <w:basedOn w:val="Fuentedeprrafopredeter"/>
    <w:rsid w:val="002A3195"/>
  </w:style>
  <w:style w:type="character" w:customStyle="1" w:styleId="patent-title">
    <w:name w:val="patent-title"/>
    <w:basedOn w:val="Fuentedeprrafopredeter"/>
    <w:rsid w:val="00DF08F4"/>
  </w:style>
  <w:style w:type="character" w:customStyle="1" w:styleId="patent-text-highlight">
    <w:name w:val="patent-text-highlight"/>
    <w:basedOn w:val="Fuentedeprrafopredeter"/>
    <w:rsid w:val="00DF08F4"/>
  </w:style>
  <w:style w:type="character" w:customStyle="1" w:styleId="atitol">
    <w:name w:val="a_titol"/>
    <w:basedOn w:val="Fuentedeprrafopredeter"/>
    <w:rsid w:val="004E0363"/>
  </w:style>
  <w:style w:type="paragraph" w:customStyle="1" w:styleId="tablehead">
    <w:name w:val="table_head"/>
    <w:basedOn w:val="tabletext"/>
    <w:rsid w:val="000A662F"/>
    <w:pPr>
      <w:spacing w:before="20" w:after="20"/>
      <w:contextualSpacing/>
      <w:jc w:val="center"/>
    </w:pPr>
  </w:style>
  <w:style w:type="table" w:styleId="Cuadrculadetablaclara">
    <w:name w:val="Grid Table Light"/>
    <w:basedOn w:val="Tablanormal"/>
    <w:uiPriority w:val="40"/>
    <w:rsid w:val="00681A6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gfico@lst.tfo.upm.e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pmsg.com/academic/ahp-hiergini.php?sc=rYvEzu&amp;pn"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Jun06</b:Tag>
    <b:SourceType>Book</b:SourceType>
    <b:Guid>{9EADE19A-838A-460D-A5B4-EFDE2F3234CE}</b:Guid>
    <b:Author>
      <b:Author>
        <b:NameList>
          <b:Person>
            <b:Last>Junca</b:Last>
            <b:First>David</b:First>
          </b:Person>
          <b:Person>
            <b:Last>Ribeaute</b:Last>
            <b:First>Delphine</b:First>
          </b:Person>
        </b:NameList>
      </b:Author>
    </b:Author>
    <b:Title>Comment rédiger les bibliographies</b:Title>
    <b:Year>2006</b:Year>
    <b:City>Paris</b:City>
    <b:Publisher>Adventure Works Press</b:Publisher>
    <b:RefOrder>1</b:RefOrder>
  </b:Source>
  <b:Source>
    <b:Tag>Bea06</b:Tag>
    <b:SourceType>Book</b:SourceType>
    <b:Guid>{AF2C8B99-C0DE-4C66-A4B9-F260A7C1BCC7}</b:Guid>
    <b:Author>
      <b:Author>
        <b:NameList>
          <b:Person>
            <b:Last>Beaud</b:Last>
            <b:First>Michel</b:First>
          </b:Person>
        </b:NameList>
      </b:Author>
    </b:Author>
    <b:Title>Comment préparer et rédiger un mémoire de master, une thèse de doctorat ou tout autre travail universitaire à l'ère du Net</b:Title>
    <b:Year>2006</b:Year>
    <b:Publisher>Grands repères</b:Publisher>
    <b:RefOrder>2</b:RefOrder>
  </b:Source>
  <b:Source>
    <b:Tag>Rie12</b:Tag>
    <b:SourceType>Book</b:SourceType>
    <b:Guid>{19D7F12E-C9F0-4548-B278-71CF18B24FE5}</b:Guid>
    <b:Author>
      <b:Author>
        <b:NameList>
          <b:Person>
            <b:Last>Rieu</b:Last>
            <b:First>Jean-François</b:First>
          </b:Person>
        </b:NameList>
      </b:Author>
    </b:Author>
    <b:Title>Rédigez efficacement vos rapports et thèses</b:Title>
    <b:Year>2012</b:Year>
    <b:Publisher>ENI</b:Publisher>
    <b:RefOrder>3</b:RefOrder>
  </b:Source>
  <b:Source>
    <b:Tag>Gog12</b:Tag>
    <b:SourceType>Book</b:SourceType>
    <b:Guid>{B9AF9A41-23C9-4650-9052-1FE52482D82E}</b:Guid>
    <b:Author>
      <b:Author>
        <b:NameList>
          <b:Person>
            <b:Last>Goguel d'Allondans</b:Last>
            <b:First>Alban</b:First>
          </b:Person>
          <b:Person>
            <b:Last>Boutillier</b:Last>
            <b:First>Sophie</b:First>
          </b:Person>
          <b:Person>
            <b:Last>Uzunidis</b:Last>
            <b:First>Dimitri</b:First>
          </b:Person>
          <b:Person>
            <b:Last>Labère</b:Last>
            <b:First>Nelly</b:First>
          </b:Person>
        </b:NameList>
      </b:Author>
    </b:Author>
    <b:Title>Méthodologie de la thèse et du mémoire</b:Title>
    <b:Year>2012</b:Year>
    <b:Publisher>Studyrama - Vocatis </b:Publisher>
    <b:RefOrder>4</b:RefOrder>
  </b:Source>
</b:Sources>
</file>

<file path=customXml/itemProps1.xml><?xml version="1.0" encoding="utf-8"?>
<ds:datastoreItem xmlns:ds="http://schemas.openxmlformats.org/officeDocument/2006/customXml" ds:itemID="{23079FE5-0A76-4AE2-BEEE-8ACDA4C69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293</Words>
  <Characters>13076</Characters>
  <Application>Microsoft Office Word</Application>
  <DocSecurity>0</DocSecurity>
  <Lines>108</Lines>
  <Paragraphs>30</Paragraphs>
  <ScaleCrop>false</ScaleCrop>
  <HeadingPairs>
    <vt:vector size="6" baseType="variant">
      <vt:variant>
        <vt:lpstr>Título</vt:lpstr>
      </vt:variant>
      <vt:variant>
        <vt:i4>1</vt:i4>
      </vt:variant>
      <vt:variant>
        <vt:lpstr>Titre</vt:lpstr>
      </vt:variant>
      <vt:variant>
        <vt:i4>1</vt:i4>
      </vt:variant>
      <vt:variant>
        <vt:lpstr>Titres</vt:lpstr>
      </vt:variant>
      <vt:variant>
        <vt:i4>31</vt:i4>
      </vt:variant>
    </vt:vector>
  </HeadingPairs>
  <TitlesOfParts>
    <vt:vector size="33" baseType="lpstr">
      <vt:lpstr/>
      <vt:lpstr/>
      <vt:lpstr>Acknowledgements</vt:lpstr>
      <vt:lpstr>Abstract</vt:lpstr>
      <vt:lpstr>Resume</vt:lpstr>
      <vt:lpstr>List of Figures</vt:lpstr>
      <vt:lpstr>List of Tables</vt:lpstr>
      <vt:lpstr>List of Equations</vt:lpstr>
      <vt:lpstr>Introduction</vt:lpstr>
      <vt:lpstr>    Title 1.1</vt:lpstr>
      <vt:lpstr>        Title 1.1.1</vt:lpstr>
      <vt:lpstr>Title Chapter 2</vt:lpstr>
      <vt:lpstr>    Figures and Tables</vt:lpstr>
      <vt:lpstr>    Figures</vt:lpstr>
      <vt:lpstr>        Title 2.2.1</vt:lpstr>
      <vt:lpstr>    Tables</vt:lpstr>
      <vt:lpstr>    Equations</vt:lpstr>
      <vt:lpstr>        Title 2.4.1</vt:lpstr>
      <vt:lpstr>Title chapter 3</vt:lpstr>
      <vt:lpstr>    Title 3.1</vt:lpstr>
      <vt:lpstr>    Figures Chapter 3</vt:lpstr>
      <vt:lpstr>    Tables Chapter 3</vt:lpstr>
      <vt:lpstr>        Title 3.3.1</vt:lpstr>
      <vt:lpstr>Title chapter 4</vt:lpstr>
      <vt:lpstr>    Title 3.1</vt:lpstr>
      <vt:lpstr>    Equations</vt:lpstr>
      <vt:lpstr>    Figures Chapter 4</vt:lpstr>
      <vt:lpstr>    Tables</vt:lpstr>
      <vt:lpstr>Conclusion</vt:lpstr>
      <vt:lpstr>    Achieved results</vt:lpstr>
      <vt:lpstr>    Future development</vt:lpstr>
      <vt:lpstr>References</vt:lpstr>
      <vt:lpstr>Curriculum Vitae</vt:lpstr>
    </vt:vector>
  </TitlesOfParts>
  <Company>Organization</Company>
  <LinksUpToDate>false</LinksUpToDate>
  <CharactersWithSpaces>15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rge Cancela</dc:creator>
  <cp:lastModifiedBy>Giuseppe Fico</cp:lastModifiedBy>
  <cp:revision>3</cp:revision>
  <cp:lastPrinted>2014-11-06T19:29:00Z</cp:lastPrinted>
  <dcterms:created xsi:type="dcterms:W3CDTF">2014-11-06T19:31:00Z</dcterms:created>
  <dcterms:modified xsi:type="dcterms:W3CDTF">2014-11-0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ncelaglez@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transactions-on-biomedical-engineering</vt:lpwstr>
  </property>
  <property fmtid="{D5CDD505-2E9C-101B-9397-08002B2CF9AE}" pid="14" name="Mendeley Recent Style Name 4_1">
    <vt:lpwstr>IEEE Transactions on Biomedical Engineering</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sensors</vt:lpwstr>
  </property>
  <property fmtid="{D5CDD505-2E9C-101B-9397-08002B2CF9AE}" pid="18" name="Mendeley Recent Style Name 6_1">
    <vt:lpwstr>Sensors</vt:lpwstr>
  </property>
  <property fmtid="{D5CDD505-2E9C-101B-9397-08002B2CF9AE}" pid="19" name="Mendeley Recent Style Id 7_1">
    <vt:lpwstr>http://www.zotero.org/styles/sensors-and-actuators-a-physical</vt:lpwstr>
  </property>
  <property fmtid="{D5CDD505-2E9C-101B-9397-08002B2CF9AE}" pid="20" name="Mendeley Recent Style Name 7_1">
    <vt:lpwstr>Sensors &amp; Actuators: A. Physical</vt:lpwstr>
  </property>
  <property fmtid="{D5CDD505-2E9C-101B-9397-08002B2CF9AE}" pid="21" name="Mendeley Recent Style Id 8_1">
    <vt:lpwstr>http://www.zotero.org/styles/sensors-and-actuators-b-chemical</vt:lpwstr>
  </property>
  <property fmtid="{D5CDD505-2E9C-101B-9397-08002B2CF9AE}" pid="22" name="Mendeley Recent Style Name 8_1">
    <vt:lpwstr>Sensors &amp; Actuators: B. Chemic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